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NIVER</w:t>
      </w:r>
      <w:r w:rsidR="00A84C2F">
        <w:rPr>
          <w:rFonts w:ascii="CMU Serif" w:eastAsia="Kozuka Gothic Pro L" w:hAnsi="CMU Serif" w:cs="CMU Serif"/>
          <w:sz w:val="36"/>
        </w:rPr>
        <w:t>S</w:t>
      </w:r>
      <w:r w:rsidRPr="00C02B34">
        <w:rPr>
          <w:rFonts w:ascii="CMU Serif" w:eastAsia="Kozuka Gothic Pro L" w:hAnsi="CMU Serif" w:cs="CMU Serif"/>
          <w:sz w:val="36"/>
        </w:rPr>
        <w:t xml:space="preserve">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7E6" w:rsidRPr="00497182" w:rsidRDefault="003157E6"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3157E6" w:rsidRPr="00497182" w:rsidRDefault="003157E6"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sidR="00A84C2F">
        <w:rPr>
          <w:rFonts w:ascii="CMU Serif" w:hAnsi="CMU Serif" w:cs="CMU Serif"/>
          <w:sz w:val="24"/>
        </w:rPr>
        <w:t>ALVARO ARAU</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0D2D3F" w:rsidP="00D927E1">
      <w:pPr>
        <w:ind w:left="708"/>
        <w:rPr>
          <w:rFonts w:ascii="CMU Serif" w:hAnsi="CMU Serif" w:cs="CMU Serif"/>
          <w:sz w:val="24"/>
          <w:szCs w:val="24"/>
        </w:rPr>
      </w:pPr>
      <w:r>
        <w:rPr>
          <w:rFonts w:ascii="CMU Serif" w:hAnsi="CMU Serif" w:cs="CMU Serif"/>
          <w:sz w:val="24"/>
          <w:szCs w:val="24"/>
        </w:rPr>
        <w:t>Secretario</w:t>
      </w:r>
      <w:r w:rsidR="00D927E1" w:rsidRPr="00C02B34">
        <w:rPr>
          <w:rFonts w:ascii="CMU Serif" w:hAnsi="CMU Serif" w:cs="CMU Serif"/>
          <w:sz w:val="24"/>
          <w:szCs w:val="24"/>
        </w:rPr>
        <w:t>:</w:t>
      </w:r>
      <w:r w:rsidR="00D927E1" w:rsidRPr="00C02B34">
        <w:rPr>
          <w:rFonts w:ascii="CMU Serif" w:hAnsi="CMU Serif" w:cs="CMU Serif"/>
          <w:sz w:val="24"/>
          <w:szCs w:val="24"/>
        </w:rPr>
        <w:tab/>
      </w:r>
      <w:r w:rsidR="00D927E1" w:rsidRPr="00C02B34">
        <w:rPr>
          <w:rFonts w:ascii="CMU Serif" w:hAnsi="CMU Serif" w:cs="CMU Serif"/>
          <w:sz w:val="24"/>
          <w:szCs w:val="24"/>
        </w:rPr>
        <w:tab/>
        <w:t>D. ALVARO ARA</w:t>
      </w:r>
      <w:r w:rsidR="00A84C2F">
        <w:rPr>
          <w:rFonts w:ascii="CMU Serif" w:hAnsi="CMU Serif" w:cs="CMU Serif"/>
          <w:sz w:val="24"/>
          <w:szCs w:val="24"/>
        </w:rPr>
        <w:t>U</w:t>
      </w:r>
      <w:r w:rsidR="00D927E1"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NIVER</w:t>
      </w:r>
      <w:r w:rsidR="00A84C2F">
        <w:rPr>
          <w:rFonts w:ascii="CMU Serif" w:eastAsia="Kozuka Gothic Pro L" w:hAnsi="CMU Serif" w:cs="CMU Serif"/>
          <w:sz w:val="36"/>
        </w:rPr>
        <w:t>S</w:t>
      </w:r>
      <w:r w:rsidRPr="00C02B34">
        <w:rPr>
          <w:rFonts w:ascii="CMU Serif" w:eastAsia="Kozuka Gothic Pro L" w:hAnsi="CMU Serif" w:cs="CMU Serif"/>
          <w:sz w:val="36"/>
        </w:rPr>
        <w:t xml:space="preserve">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5173177"/>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denominadas Wireless Sensor Network</w:t>
      </w:r>
      <w:r w:rsidR="00CF2EB9">
        <w:t>s</w:t>
      </w:r>
      <w:r>
        <w:t xml:space="preserve"> (WSN</w:t>
      </w:r>
      <w:r w:rsidR="00CF2EB9">
        <w:t>s</w:t>
      </w:r>
      <w:r>
        <w:t xml:space="preserve">),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Network</w:t>
      </w:r>
      <w:r w:rsidR="00CF2EB9">
        <w:t>s</w:t>
      </w:r>
      <w:r w:rsidRPr="000349D3">
        <w:t xml:space="preserve"> </w:t>
      </w:r>
      <w:r w:rsidRPr="000349D3">
        <w:rPr>
          <w:spacing w:val="-2"/>
        </w:rPr>
        <w:t>(</w:t>
      </w:r>
      <w:r w:rsidRPr="000349D3">
        <w:t>CWSN</w:t>
      </w:r>
      <w:r w:rsidR="00CF2EB9">
        <w:t>s</w:t>
      </w:r>
      <w:r w:rsidRPr="000349D3">
        <w:t>).</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sidRPr="00CF2EB9">
        <w:t xml:space="preserve">B105 - Electronic Systems Lab </w:t>
      </w:r>
      <w:r w:rsidRPr="00CF2EB9">
        <w:t>(</w:t>
      </w:r>
      <w:r w:rsidR="00BA6AF2" w:rsidRPr="00CF2EB9">
        <w:t>B105 lab</w:t>
      </w:r>
      <w:r w:rsidRPr="00CF2EB9">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r w:rsidR="00CF2EB9">
        <w:rPr>
          <w:spacing w:val="-2"/>
        </w:rPr>
        <w:t>c</w:t>
      </w:r>
      <w:r w:rsidRPr="000349D3">
        <w:rPr>
          <w:spacing w:val="-2"/>
        </w:rPr>
        <w:t>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744FC0" w:rsidRDefault="00751196" w:rsidP="005754EE">
      <w:r>
        <w:t>El trabajo</w:t>
      </w:r>
      <w:r w:rsidR="00CF2EB9">
        <w:t xml:space="preserve"> desarrollado durante este TFG que se recoge en este documento</w:t>
      </w:r>
      <w:r>
        <w:t xml:space="preserve"> se engloba dentro de este proyecto y </w:t>
      </w:r>
      <w:r w:rsidR="00180B19">
        <w:t xml:space="preserve">ha </w:t>
      </w:r>
      <w:r>
        <w:t>consist</w:t>
      </w:r>
      <w:r w:rsidR="00180B19">
        <w:t>ido</w:t>
      </w:r>
      <w:r>
        <w:t xml:space="preserve"> en la implementación de estrategias de optimización </w:t>
      </w:r>
      <w:r w:rsidR="00D93FF2">
        <w:t xml:space="preserve"> en las</w:t>
      </w:r>
      <w:r w:rsidR="00CF2EB9">
        <w:t xml:space="preserve"> área</w:t>
      </w:r>
      <w:r w:rsidR="00D93FF2">
        <w:t>s</w:t>
      </w:r>
      <w:r w:rsidR="00CF2EB9">
        <w:t xml:space="preserve"> de la seguridad y el consumo </w:t>
      </w:r>
      <w:r w:rsidR="00C047EB">
        <w:t>en</w:t>
      </w:r>
      <w:r>
        <w:t xml:space="preserve"> el banco de pruebas</w:t>
      </w:r>
      <w:r w:rsidR="00180B19">
        <w:t xml:space="preserve">. </w:t>
      </w:r>
      <w:r w:rsidR="00744FC0">
        <w:t xml:space="preserve">Para la realización se ha dividido el trabajo en varias etapas que son el estudio previo, la implementación de las estrategias, la implementación de una aplicación demostradora y las pruebas. </w:t>
      </w:r>
    </w:p>
    <w:p w:rsidR="00744FC0" w:rsidRDefault="00744FC0" w:rsidP="005754EE">
      <w:r>
        <w:t>El trabajo comienza con la comprensión del hardware y software que se ha utilizado. Además, en esta etapa se incluye el estudio de las estrategias que se han implementado.</w:t>
      </w:r>
    </w:p>
    <w:p w:rsidR="00643FCA" w:rsidRDefault="00CF2EB9" w:rsidP="005754EE">
      <w:r>
        <w:t xml:space="preserve">Para </w:t>
      </w:r>
      <w:r w:rsidR="00744FC0">
        <w:t>la implementación</w:t>
      </w:r>
      <w:r>
        <w:t xml:space="preserve"> se han tenido que desarrollar </w:t>
      </w:r>
      <w:r w:rsidR="00180B19">
        <w:t xml:space="preserve">las funciones necesarias dentro de la arquitectura cognitiva que </w:t>
      </w:r>
      <w:r>
        <w:t>implementa</w:t>
      </w:r>
      <w:r w:rsidR="00744FC0">
        <w:t xml:space="preserve"> el cNGD. Esto engloba</w:t>
      </w:r>
      <w:r w:rsidR="00D93FF2">
        <w:t xml:space="preserve"> tanto</w:t>
      </w:r>
      <w:r w:rsidR="00744FC0">
        <w:t xml:space="preserve"> la creación de nuevas funciones como la adaptación de otras ya implementadas en el nodo.</w:t>
      </w:r>
    </w:p>
    <w:p w:rsidR="00180B19" w:rsidRDefault="00180B19" w:rsidP="005754EE">
      <w:r>
        <w:t>Para finalizar, se ha realizado una aplicación</w:t>
      </w:r>
      <w:r w:rsidR="00744FC0">
        <w:t xml:space="preserve"> demostradora</w:t>
      </w:r>
      <w:r>
        <w:t xml:space="preserve"> que muestra el funcionamiento del sistema mediante la modificación de ciertos parámetros de transmisión</w:t>
      </w:r>
      <w:r w:rsidR="00744FC0">
        <w:t xml:space="preserve">. Con esta aplicación se han realizado diferentes pruebas de funcionamiento en los nodos </w:t>
      </w:r>
      <w:r w:rsidR="00D93FF2">
        <w:t>compro</w:t>
      </w:r>
      <w:r w:rsidR="00744FC0">
        <w:t>bando la validez de la implementación</w:t>
      </w:r>
      <w:r>
        <w:t>.</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cNGD,</w:t>
      </w:r>
      <w:r>
        <w:rPr>
          <w:rStyle w:val="Ttulodellibro"/>
          <w:b w:val="0"/>
          <w:i w:val="0"/>
        </w:rPr>
        <w:t xml:space="preserve">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5173178"/>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C047EB">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C047EB">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5E1CA7" w:rsidRDefault="00D85158" w:rsidP="00C047EB">
      <w:pPr>
        <w:rPr>
          <w:lang w:val="en"/>
        </w:rPr>
      </w:pPr>
      <w:r w:rsidRPr="00D85158">
        <w:rPr>
          <w:lang w:val="en-US"/>
        </w:rPr>
        <w:t xml:space="preserve">In the context of the </w:t>
      </w:r>
      <w:r>
        <w:rPr>
          <w:lang w:val="en-US"/>
        </w:rPr>
        <w:t>UPM (Universidad Politécnica de Madrid)</w:t>
      </w:r>
      <w:r w:rsidRPr="00D85158">
        <w:rPr>
          <w:lang w:val="en-US"/>
        </w:rPr>
        <w:t xml:space="preserve">, within the </w:t>
      </w:r>
      <w:r w:rsidR="00BA6AF2" w:rsidRPr="00D93FF2">
        <w:rPr>
          <w:lang w:val="en-US"/>
        </w:rPr>
        <w:t>B105 lab</w:t>
      </w:r>
      <w:r w:rsidRPr="00D93FF2">
        <w:rPr>
          <w:lang w:val="en-US"/>
        </w:rPr>
        <w:t xml:space="preserve"> (</w:t>
      </w:r>
      <w:r w:rsidR="00BA6AF2" w:rsidRPr="00D93FF2">
        <w:rPr>
          <w:lang w:val="en-US"/>
        </w:rPr>
        <w:t>B105 - Electronic Systems Lab</w:t>
      </w:r>
      <w:r w:rsidRPr="00D93FF2">
        <w:rPr>
          <w:lang w:val="en-US"/>
        </w:rPr>
        <w:t>)</w:t>
      </w:r>
      <w:r w:rsidRPr="00D85158">
        <w:rPr>
          <w:lang w:val="en-US"/>
        </w:rPr>
        <w:t xml:space="preserve"> of the DIE</w:t>
      </w:r>
      <w:r>
        <w:rPr>
          <w:lang w:val="en-US"/>
        </w:rPr>
        <w:t xml:space="preserve"> (Departamento de Ingeniería Electrónica)</w:t>
      </w:r>
      <w:r w:rsidRPr="00D85158">
        <w:rPr>
          <w:lang w:val="en-US"/>
        </w:rPr>
        <w:t xml:space="preserve">, these networks are one of the main objects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 using the Cognitive New Generation Device (</w:t>
      </w:r>
      <w:r w:rsidR="005E1CA7">
        <w:rPr>
          <w:lang w:val="en"/>
        </w:rPr>
        <w:t>cNGD</w:t>
      </w:r>
      <w:r w:rsidR="005E1CA7" w:rsidRPr="005E1CA7">
        <w:rPr>
          <w:lang w:val="en"/>
        </w:rPr>
        <w:t>)</w:t>
      </w:r>
      <w:r w:rsidR="005E1CA7">
        <w:rPr>
          <w:lang w:val="en"/>
        </w:rPr>
        <w:t xml:space="preserve"> node developed in the same lab</w:t>
      </w:r>
      <w:r w:rsidR="005E1CA7" w:rsidRPr="005E1CA7">
        <w:rPr>
          <w:lang w:val="en"/>
        </w:rPr>
        <w:t>.</w:t>
      </w:r>
    </w:p>
    <w:p w:rsidR="00C047EB" w:rsidRPr="00C047EB" w:rsidRDefault="00C047EB" w:rsidP="00C047EB">
      <w:pPr>
        <w:rPr>
          <w:lang w:val="en" w:eastAsia="es-ES"/>
        </w:rPr>
      </w:pPr>
      <w:r w:rsidRPr="00C047EB">
        <w:rPr>
          <w:lang w:val="en" w:eastAsia="es-ES"/>
        </w:rPr>
        <w:t xml:space="preserve">The work </w:t>
      </w:r>
      <w:r>
        <w:rPr>
          <w:lang w:val="en" w:eastAsia="es-ES"/>
        </w:rPr>
        <w:t>developed in</w:t>
      </w:r>
      <w:r w:rsidRPr="00C047EB">
        <w:rPr>
          <w:lang w:val="en" w:eastAsia="es-ES"/>
        </w:rPr>
        <w:t xml:space="preserve"> th</w:t>
      </w:r>
      <w:r>
        <w:rPr>
          <w:lang w:val="en" w:eastAsia="es-ES"/>
        </w:rPr>
        <w:t>is</w:t>
      </w:r>
      <w:r w:rsidRPr="00C047EB">
        <w:rPr>
          <w:lang w:val="en" w:eastAsia="es-ES"/>
        </w:rPr>
        <w:t xml:space="preserve"> TFG as set out in this document is included within this project </w:t>
      </w:r>
      <w:r>
        <w:rPr>
          <w:lang w:val="en" w:eastAsia="es-ES"/>
        </w:rPr>
        <w:t>and consisted in</w:t>
      </w:r>
      <w:r w:rsidRPr="00C047EB">
        <w:rPr>
          <w:lang w:val="en" w:eastAsia="es-ES"/>
        </w:rPr>
        <w:t xml:space="preserve"> the implementation of optimization strategies in the area of ​​security and </w:t>
      </w:r>
      <w:r>
        <w:rPr>
          <w:lang w:val="en" w:eastAsia="es-ES"/>
        </w:rPr>
        <w:t xml:space="preserve">energy </w:t>
      </w:r>
      <w:r w:rsidRPr="00C047EB">
        <w:rPr>
          <w:lang w:val="en" w:eastAsia="es-ES"/>
        </w:rPr>
        <w:t xml:space="preserve">consumption </w:t>
      </w:r>
      <w:r>
        <w:rPr>
          <w:lang w:val="en" w:eastAsia="es-ES"/>
        </w:rPr>
        <w:t>in the testbed</w:t>
      </w:r>
      <w:r w:rsidRPr="00C047EB">
        <w:rPr>
          <w:lang w:val="en" w:eastAsia="es-ES"/>
        </w:rPr>
        <w:t>. To carry the work</w:t>
      </w:r>
      <w:r w:rsidR="00576308">
        <w:rPr>
          <w:lang w:val="en" w:eastAsia="es-ES"/>
        </w:rPr>
        <w:t>, it</w:t>
      </w:r>
      <w:r w:rsidRPr="00C047EB">
        <w:rPr>
          <w:lang w:val="en" w:eastAsia="es-ES"/>
        </w:rPr>
        <w:t xml:space="preserve"> has been divided into several stages which are the previous study, the implementation of the strategies, the implementation of a demonstrator </w:t>
      </w:r>
      <w:r w:rsidR="00576308">
        <w:rPr>
          <w:lang w:val="en" w:eastAsia="es-ES"/>
        </w:rPr>
        <w:t>application</w:t>
      </w:r>
      <w:r w:rsidRPr="00C047EB">
        <w:rPr>
          <w:lang w:val="en" w:eastAsia="es-ES"/>
        </w:rPr>
        <w:t xml:space="preserve"> and testing.</w:t>
      </w:r>
    </w:p>
    <w:p w:rsidR="00C047EB" w:rsidRPr="00C047EB" w:rsidRDefault="00C047EB" w:rsidP="00C047EB">
      <w:pPr>
        <w:rPr>
          <w:lang w:val="en" w:eastAsia="es-ES"/>
        </w:rPr>
      </w:pPr>
      <w:r w:rsidRPr="00C047EB">
        <w:rPr>
          <w:lang w:val="en" w:eastAsia="es-ES"/>
        </w:rPr>
        <w:t>The work begins with</w:t>
      </w:r>
      <w:r w:rsidR="00576308">
        <w:rPr>
          <w:lang w:val="en" w:eastAsia="es-ES"/>
        </w:rPr>
        <w:t xml:space="preserve"> the</w:t>
      </w:r>
      <w:r w:rsidRPr="00C047EB">
        <w:rPr>
          <w:lang w:val="en" w:eastAsia="es-ES"/>
        </w:rPr>
        <w:t xml:space="preserve"> understanding</w:t>
      </w:r>
      <w:r w:rsidR="00576308">
        <w:rPr>
          <w:lang w:val="en" w:eastAsia="es-ES"/>
        </w:rPr>
        <w:t xml:space="preserve"> of</w:t>
      </w:r>
      <w:r w:rsidRPr="00C047EB">
        <w:rPr>
          <w:lang w:val="en" w:eastAsia="es-ES"/>
        </w:rPr>
        <w:t xml:space="preserve"> the hardware and software used. In addition, at this stage the study of the strategies that have been implemented is included.</w:t>
      </w:r>
    </w:p>
    <w:p w:rsidR="00C047EB" w:rsidRPr="00C047EB" w:rsidRDefault="00C047EB" w:rsidP="00C047EB">
      <w:pPr>
        <w:rPr>
          <w:lang w:val="en" w:eastAsia="es-ES"/>
        </w:rPr>
      </w:pPr>
      <w:r w:rsidRPr="00C047EB">
        <w:rPr>
          <w:lang w:val="en" w:eastAsia="es-ES"/>
        </w:rPr>
        <w:t xml:space="preserve">For implementation </w:t>
      </w:r>
      <w:r w:rsidR="00576308">
        <w:rPr>
          <w:lang w:val="en" w:eastAsia="es-ES"/>
        </w:rPr>
        <w:t>there have developed</w:t>
      </w:r>
      <w:r w:rsidRPr="00C047EB">
        <w:rPr>
          <w:lang w:val="en" w:eastAsia="es-ES"/>
        </w:rPr>
        <w:t xml:space="preserve"> the necessary functions within the cognitive architecture that implements the </w:t>
      </w:r>
      <w:r>
        <w:rPr>
          <w:lang w:val="en" w:eastAsia="es-ES"/>
        </w:rPr>
        <w:t>cNGD</w:t>
      </w:r>
      <w:r w:rsidR="00D93FF2">
        <w:rPr>
          <w:lang w:val="en" w:eastAsia="es-ES"/>
        </w:rPr>
        <w:t>.</w:t>
      </w:r>
      <w:r w:rsidR="00D93FF2" w:rsidRPr="00D93FF2">
        <w:rPr>
          <w:lang w:val="en-US"/>
        </w:rPr>
        <w:t xml:space="preserve"> </w:t>
      </w:r>
      <w:r w:rsidR="00D93FF2" w:rsidRPr="00D93FF2">
        <w:rPr>
          <w:lang w:val="en" w:eastAsia="es-ES"/>
        </w:rPr>
        <w:t>This covers both</w:t>
      </w:r>
      <w:r w:rsidRPr="00C047EB">
        <w:rPr>
          <w:lang w:val="en" w:eastAsia="es-ES"/>
        </w:rPr>
        <w:t xml:space="preserve"> the creation of new functions such as adaptation of already implemented in the node.</w:t>
      </w:r>
    </w:p>
    <w:p w:rsidR="00F2205B" w:rsidRPr="00D93FF2" w:rsidRDefault="00C047EB" w:rsidP="00C047EB">
      <w:pPr>
        <w:rPr>
          <w:lang w:val="en-US" w:eastAsia="es-ES"/>
        </w:rPr>
      </w:pPr>
      <w:r w:rsidRPr="00C047EB">
        <w:rPr>
          <w:lang w:val="en" w:eastAsia="es-ES"/>
        </w:rPr>
        <w:t xml:space="preserve">Finally, there has been </w:t>
      </w:r>
      <w:r w:rsidR="00576308">
        <w:rPr>
          <w:lang w:val="en" w:eastAsia="es-ES"/>
        </w:rPr>
        <w:t xml:space="preserve">implemented </w:t>
      </w:r>
      <w:r w:rsidRPr="00C047EB">
        <w:rPr>
          <w:lang w:val="en" w:eastAsia="es-ES"/>
        </w:rPr>
        <w:t xml:space="preserve">a demonstrator application showing the operation of the system by changing certain parameters of transmission. With this application </w:t>
      </w:r>
      <w:r w:rsidR="00576308">
        <w:rPr>
          <w:lang w:val="en" w:eastAsia="es-ES"/>
        </w:rPr>
        <w:t>d</w:t>
      </w:r>
      <w:r w:rsidRPr="00C047EB">
        <w:rPr>
          <w:lang w:val="en" w:eastAsia="es-ES"/>
        </w:rPr>
        <w:t>ifferent functional tests</w:t>
      </w:r>
      <w:r w:rsidR="00576308">
        <w:rPr>
          <w:lang w:val="en" w:eastAsia="es-ES"/>
        </w:rPr>
        <w:t xml:space="preserve"> have been executed</w:t>
      </w:r>
      <w:r w:rsidRPr="00C047EB">
        <w:rPr>
          <w:lang w:val="en" w:eastAsia="es-ES"/>
        </w:rPr>
        <w:t xml:space="preserve"> in</w:t>
      </w:r>
      <w:r w:rsidR="00576308">
        <w:rPr>
          <w:lang w:val="en" w:eastAsia="es-ES"/>
        </w:rPr>
        <w:t xml:space="preserve"> the nodes</w:t>
      </w:r>
      <w:r w:rsidRPr="00C047EB">
        <w:rPr>
          <w:lang w:val="en" w:eastAsia="es-ES"/>
        </w:rPr>
        <w:t xml:space="preserve"> </w:t>
      </w:r>
      <w:r w:rsidR="00D93FF2">
        <w:rPr>
          <w:lang w:val="en" w:eastAsia="es-ES"/>
        </w:rPr>
        <w:t>checki</w:t>
      </w:r>
      <w:r w:rsidRPr="00C047EB">
        <w:rPr>
          <w:lang w:val="en" w:eastAsia="es-ES"/>
        </w:rPr>
        <w:t>ng the validity of the i</w:t>
      </w:r>
      <w:r w:rsidR="00576308">
        <w:rPr>
          <w:lang w:val="en" w:eastAsia="es-ES"/>
        </w:rPr>
        <w:t>mplementation</w:t>
      </w:r>
      <w:r w:rsidRPr="00C047EB">
        <w:rPr>
          <w:lang w:val="en" w:eastAsia="es-ES"/>
        </w:rPr>
        <w:t>.</w:t>
      </w: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r w:rsidR="00CF2EB9">
        <w:rPr>
          <w:rStyle w:val="Ttulodellibro"/>
          <w:b w:val="0"/>
          <w:i w:val="0"/>
          <w:lang w:val="en-US"/>
        </w:rPr>
        <w:t>cNGD,</w:t>
      </w:r>
      <w:r w:rsidRPr="00F2205B">
        <w:rPr>
          <w:rStyle w:val="Ttulodellibro"/>
          <w:b w:val="0"/>
          <w:i w:val="0"/>
          <w:lang w:val="en-US"/>
        </w:rPr>
        <w:t xml:space="preserve">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C83BA1"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5173177" w:history="1">
            <w:r w:rsidR="00C83BA1" w:rsidRPr="00DE671E">
              <w:rPr>
                <w:rStyle w:val="Hipervnculo"/>
                <w:noProof/>
              </w:rPr>
              <w:t>Resumen</w:t>
            </w:r>
            <w:r w:rsidR="00C83BA1">
              <w:rPr>
                <w:noProof/>
                <w:webHidden/>
              </w:rPr>
              <w:tab/>
            </w:r>
            <w:r w:rsidR="00C83BA1">
              <w:rPr>
                <w:noProof/>
                <w:webHidden/>
              </w:rPr>
              <w:fldChar w:fldCharType="begin"/>
            </w:r>
            <w:r w:rsidR="00C83BA1">
              <w:rPr>
                <w:noProof/>
                <w:webHidden/>
              </w:rPr>
              <w:instrText xml:space="preserve"> PAGEREF _Toc425173177 \h </w:instrText>
            </w:r>
            <w:r w:rsidR="00C83BA1">
              <w:rPr>
                <w:noProof/>
                <w:webHidden/>
              </w:rPr>
            </w:r>
            <w:r w:rsidR="00C83BA1">
              <w:rPr>
                <w:noProof/>
                <w:webHidden/>
              </w:rPr>
              <w:fldChar w:fldCharType="separate"/>
            </w:r>
            <w:r w:rsidR="00C83BA1">
              <w:rPr>
                <w:noProof/>
                <w:webHidden/>
              </w:rPr>
              <w:t>VII</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178" w:history="1">
            <w:r w:rsidR="00C83BA1" w:rsidRPr="00DE671E">
              <w:rPr>
                <w:rStyle w:val="Hipervnculo"/>
                <w:noProof/>
                <w:lang w:val="en-US"/>
              </w:rPr>
              <w:t>Abstract</w:t>
            </w:r>
            <w:r w:rsidR="00C83BA1">
              <w:rPr>
                <w:noProof/>
                <w:webHidden/>
              </w:rPr>
              <w:tab/>
            </w:r>
            <w:r w:rsidR="00C83BA1">
              <w:rPr>
                <w:noProof/>
                <w:webHidden/>
              </w:rPr>
              <w:fldChar w:fldCharType="begin"/>
            </w:r>
            <w:r w:rsidR="00C83BA1">
              <w:rPr>
                <w:noProof/>
                <w:webHidden/>
              </w:rPr>
              <w:instrText xml:space="preserve"> PAGEREF _Toc425173178 \h </w:instrText>
            </w:r>
            <w:r w:rsidR="00C83BA1">
              <w:rPr>
                <w:noProof/>
                <w:webHidden/>
              </w:rPr>
            </w:r>
            <w:r w:rsidR="00C83BA1">
              <w:rPr>
                <w:noProof/>
                <w:webHidden/>
              </w:rPr>
              <w:fldChar w:fldCharType="separate"/>
            </w:r>
            <w:r w:rsidR="00C83BA1">
              <w:rPr>
                <w:noProof/>
                <w:webHidden/>
              </w:rPr>
              <w:t>IX</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179" w:history="1">
            <w:r w:rsidR="00C83BA1" w:rsidRPr="00DE671E">
              <w:rPr>
                <w:rStyle w:val="Hipervnculo"/>
                <w:noProof/>
              </w:rPr>
              <w:t>Lista de figuras, ecuaciones y tablas</w:t>
            </w:r>
            <w:r w:rsidR="00C83BA1">
              <w:rPr>
                <w:noProof/>
                <w:webHidden/>
              </w:rPr>
              <w:tab/>
            </w:r>
            <w:r w:rsidR="00C83BA1">
              <w:rPr>
                <w:noProof/>
                <w:webHidden/>
              </w:rPr>
              <w:fldChar w:fldCharType="begin"/>
            </w:r>
            <w:r w:rsidR="00C83BA1">
              <w:rPr>
                <w:noProof/>
                <w:webHidden/>
              </w:rPr>
              <w:instrText xml:space="preserve"> PAGEREF _Toc425173179 \h </w:instrText>
            </w:r>
            <w:r w:rsidR="00C83BA1">
              <w:rPr>
                <w:noProof/>
                <w:webHidden/>
              </w:rPr>
            </w:r>
            <w:r w:rsidR="00C83BA1">
              <w:rPr>
                <w:noProof/>
                <w:webHidden/>
              </w:rPr>
              <w:fldChar w:fldCharType="separate"/>
            </w:r>
            <w:r w:rsidR="00C83BA1">
              <w:rPr>
                <w:noProof/>
                <w:webHidden/>
              </w:rPr>
              <w:t>XIII</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180" w:history="1">
            <w:r w:rsidR="00C83BA1" w:rsidRPr="00DE671E">
              <w:rPr>
                <w:rStyle w:val="Hipervnculo"/>
                <w:noProof/>
              </w:rPr>
              <w:t>Capítulo 1. Introducción</w:t>
            </w:r>
            <w:r w:rsidR="00C83BA1">
              <w:rPr>
                <w:noProof/>
                <w:webHidden/>
              </w:rPr>
              <w:tab/>
            </w:r>
            <w:r w:rsidR="00C83BA1">
              <w:rPr>
                <w:noProof/>
                <w:webHidden/>
              </w:rPr>
              <w:fldChar w:fldCharType="begin"/>
            </w:r>
            <w:r w:rsidR="00C83BA1">
              <w:rPr>
                <w:noProof/>
                <w:webHidden/>
              </w:rPr>
              <w:instrText xml:space="preserve"> PAGEREF _Toc425173180 \h </w:instrText>
            </w:r>
            <w:r w:rsidR="00C83BA1">
              <w:rPr>
                <w:noProof/>
                <w:webHidden/>
              </w:rPr>
            </w:r>
            <w:r w:rsidR="00C83BA1">
              <w:rPr>
                <w:noProof/>
                <w:webHidden/>
              </w:rPr>
              <w:fldChar w:fldCharType="separate"/>
            </w:r>
            <w:r w:rsidR="00C83BA1">
              <w:rPr>
                <w:noProof/>
                <w:webHidden/>
              </w:rPr>
              <w:t>1</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1" w:history="1">
            <w:r w:rsidR="00C83BA1" w:rsidRPr="00DE671E">
              <w:rPr>
                <w:rStyle w:val="Hipervnculo"/>
                <w:noProof/>
              </w:rPr>
              <w:t>1.1. Objetivos</w:t>
            </w:r>
            <w:r w:rsidR="00C83BA1">
              <w:rPr>
                <w:noProof/>
                <w:webHidden/>
              </w:rPr>
              <w:tab/>
            </w:r>
            <w:r w:rsidR="00C83BA1">
              <w:rPr>
                <w:noProof/>
                <w:webHidden/>
              </w:rPr>
              <w:fldChar w:fldCharType="begin"/>
            </w:r>
            <w:r w:rsidR="00C83BA1">
              <w:rPr>
                <w:noProof/>
                <w:webHidden/>
              </w:rPr>
              <w:instrText xml:space="preserve"> PAGEREF _Toc425173181 \h </w:instrText>
            </w:r>
            <w:r w:rsidR="00C83BA1">
              <w:rPr>
                <w:noProof/>
                <w:webHidden/>
              </w:rPr>
            </w:r>
            <w:r w:rsidR="00C83BA1">
              <w:rPr>
                <w:noProof/>
                <w:webHidden/>
              </w:rPr>
              <w:fldChar w:fldCharType="separate"/>
            </w:r>
            <w:r w:rsidR="00C83BA1">
              <w:rPr>
                <w:noProof/>
                <w:webHidden/>
              </w:rPr>
              <w:t>3</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2" w:history="1">
            <w:r w:rsidR="00C83BA1" w:rsidRPr="00DE671E">
              <w:rPr>
                <w:rStyle w:val="Hipervnculo"/>
                <w:noProof/>
              </w:rPr>
              <w:t>1.2. Desarrollo del trabajo</w:t>
            </w:r>
            <w:r w:rsidR="00C83BA1">
              <w:rPr>
                <w:noProof/>
                <w:webHidden/>
              </w:rPr>
              <w:tab/>
            </w:r>
            <w:r w:rsidR="00C83BA1">
              <w:rPr>
                <w:noProof/>
                <w:webHidden/>
              </w:rPr>
              <w:fldChar w:fldCharType="begin"/>
            </w:r>
            <w:r w:rsidR="00C83BA1">
              <w:rPr>
                <w:noProof/>
                <w:webHidden/>
              </w:rPr>
              <w:instrText xml:space="preserve"> PAGEREF _Toc425173182 \h </w:instrText>
            </w:r>
            <w:r w:rsidR="00C83BA1">
              <w:rPr>
                <w:noProof/>
                <w:webHidden/>
              </w:rPr>
            </w:r>
            <w:r w:rsidR="00C83BA1">
              <w:rPr>
                <w:noProof/>
                <w:webHidden/>
              </w:rPr>
              <w:fldChar w:fldCharType="separate"/>
            </w:r>
            <w:r w:rsidR="00C83BA1">
              <w:rPr>
                <w:noProof/>
                <w:webHidden/>
              </w:rPr>
              <w:t>4</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3" w:history="1">
            <w:r w:rsidR="00C83BA1" w:rsidRPr="00DE671E">
              <w:rPr>
                <w:rStyle w:val="Hipervnculo"/>
                <w:noProof/>
              </w:rPr>
              <w:t>1.3. Estructura de la memoria</w:t>
            </w:r>
            <w:r w:rsidR="00C83BA1">
              <w:rPr>
                <w:noProof/>
                <w:webHidden/>
              </w:rPr>
              <w:tab/>
            </w:r>
            <w:r w:rsidR="00C83BA1">
              <w:rPr>
                <w:noProof/>
                <w:webHidden/>
              </w:rPr>
              <w:fldChar w:fldCharType="begin"/>
            </w:r>
            <w:r w:rsidR="00C83BA1">
              <w:rPr>
                <w:noProof/>
                <w:webHidden/>
              </w:rPr>
              <w:instrText xml:space="preserve"> PAGEREF _Toc425173183 \h </w:instrText>
            </w:r>
            <w:r w:rsidR="00C83BA1">
              <w:rPr>
                <w:noProof/>
                <w:webHidden/>
              </w:rPr>
            </w:r>
            <w:r w:rsidR="00C83BA1">
              <w:rPr>
                <w:noProof/>
                <w:webHidden/>
              </w:rPr>
              <w:fldChar w:fldCharType="separate"/>
            </w:r>
            <w:r w:rsidR="00C83BA1">
              <w:rPr>
                <w:noProof/>
                <w:webHidden/>
              </w:rPr>
              <w:t>4</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184" w:history="1">
            <w:r w:rsidR="00C83BA1" w:rsidRPr="00DE671E">
              <w:rPr>
                <w:rStyle w:val="Hipervnculo"/>
                <w:noProof/>
              </w:rPr>
              <w:t>Capítulo 2. Estudio previo</w:t>
            </w:r>
            <w:r w:rsidR="00C83BA1">
              <w:rPr>
                <w:noProof/>
                <w:webHidden/>
              </w:rPr>
              <w:tab/>
            </w:r>
            <w:r w:rsidR="00C83BA1">
              <w:rPr>
                <w:noProof/>
                <w:webHidden/>
              </w:rPr>
              <w:fldChar w:fldCharType="begin"/>
            </w:r>
            <w:r w:rsidR="00C83BA1">
              <w:rPr>
                <w:noProof/>
                <w:webHidden/>
              </w:rPr>
              <w:instrText xml:space="preserve"> PAGEREF _Toc425173184 \h </w:instrText>
            </w:r>
            <w:r w:rsidR="00C83BA1">
              <w:rPr>
                <w:noProof/>
                <w:webHidden/>
              </w:rPr>
            </w:r>
            <w:r w:rsidR="00C83BA1">
              <w:rPr>
                <w:noProof/>
                <w:webHidden/>
              </w:rPr>
              <w:fldChar w:fldCharType="separate"/>
            </w:r>
            <w:r w:rsidR="00C83BA1">
              <w:rPr>
                <w:noProof/>
                <w:webHidden/>
              </w:rPr>
              <w:t>5</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5" w:history="1">
            <w:r w:rsidR="00C83BA1" w:rsidRPr="00DE671E">
              <w:rPr>
                <w:rStyle w:val="Hipervnculo"/>
                <w:noProof/>
              </w:rPr>
              <w:t>2.1. Hardware del cNGD</w:t>
            </w:r>
            <w:r w:rsidR="00C83BA1">
              <w:rPr>
                <w:noProof/>
                <w:webHidden/>
              </w:rPr>
              <w:tab/>
            </w:r>
            <w:r w:rsidR="00C83BA1">
              <w:rPr>
                <w:noProof/>
                <w:webHidden/>
              </w:rPr>
              <w:fldChar w:fldCharType="begin"/>
            </w:r>
            <w:r w:rsidR="00C83BA1">
              <w:rPr>
                <w:noProof/>
                <w:webHidden/>
              </w:rPr>
              <w:instrText xml:space="preserve"> PAGEREF _Toc425173185 \h </w:instrText>
            </w:r>
            <w:r w:rsidR="00C83BA1">
              <w:rPr>
                <w:noProof/>
                <w:webHidden/>
              </w:rPr>
            </w:r>
            <w:r w:rsidR="00C83BA1">
              <w:rPr>
                <w:noProof/>
                <w:webHidden/>
              </w:rPr>
              <w:fldChar w:fldCharType="separate"/>
            </w:r>
            <w:r w:rsidR="00C83BA1">
              <w:rPr>
                <w:noProof/>
                <w:webHidden/>
              </w:rPr>
              <w:t>5</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6" w:history="1">
            <w:r w:rsidR="00C83BA1" w:rsidRPr="00DE671E">
              <w:rPr>
                <w:rStyle w:val="Hipervnculo"/>
                <w:noProof/>
              </w:rPr>
              <w:t>2.2. Firmware del cNGD</w:t>
            </w:r>
            <w:r w:rsidR="00C83BA1">
              <w:rPr>
                <w:noProof/>
                <w:webHidden/>
              </w:rPr>
              <w:tab/>
            </w:r>
            <w:r w:rsidR="00C83BA1">
              <w:rPr>
                <w:noProof/>
                <w:webHidden/>
              </w:rPr>
              <w:fldChar w:fldCharType="begin"/>
            </w:r>
            <w:r w:rsidR="00C83BA1">
              <w:rPr>
                <w:noProof/>
                <w:webHidden/>
              </w:rPr>
              <w:instrText xml:space="preserve"> PAGEREF _Toc425173186 \h </w:instrText>
            </w:r>
            <w:r w:rsidR="00C83BA1">
              <w:rPr>
                <w:noProof/>
                <w:webHidden/>
              </w:rPr>
            </w:r>
            <w:r w:rsidR="00C83BA1">
              <w:rPr>
                <w:noProof/>
                <w:webHidden/>
              </w:rPr>
              <w:fldChar w:fldCharType="separate"/>
            </w:r>
            <w:r w:rsidR="00C83BA1">
              <w:rPr>
                <w:noProof/>
                <w:webHidden/>
              </w:rPr>
              <w:t>6</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7" w:history="1">
            <w:r w:rsidR="00C83BA1" w:rsidRPr="00DE671E">
              <w:rPr>
                <w:rStyle w:val="Hipervnculo"/>
                <w:noProof/>
              </w:rPr>
              <w:t>2.3. Arquitectura cognitiva</w:t>
            </w:r>
            <w:r w:rsidR="00C83BA1">
              <w:rPr>
                <w:noProof/>
                <w:webHidden/>
              </w:rPr>
              <w:tab/>
            </w:r>
            <w:r w:rsidR="00C83BA1">
              <w:rPr>
                <w:noProof/>
                <w:webHidden/>
              </w:rPr>
              <w:fldChar w:fldCharType="begin"/>
            </w:r>
            <w:r w:rsidR="00C83BA1">
              <w:rPr>
                <w:noProof/>
                <w:webHidden/>
              </w:rPr>
              <w:instrText xml:space="preserve"> PAGEREF _Toc425173187 \h </w:instrText>
            </w:r>
            <w:r w:rsidR="00C83BA1">
              <w:rPr>
                <w:noProof/>
                <w:webHidden/>
              </w:rPr>
            </w:r>
            <w:r w:rsidR="00C83BA1">
              <w:rPr>
                <w:noProof/>
                <w:webHidden/>
              </w:rPr>
              <w:fldChar w:fldCharType="separate"/>
            </w:r>
            <w:r w:rsidR="00C83BA1">
              <w:rPr>
                <w:noProof/>
                <w:webHidden/>
              </w:rPr>
              <w:t>8</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88" w:history="1">
            <w:r w:rsidR="00C83BA1" w:rsidRPr="00DE671E">
              <w:rPr>
                <w:rStyle w:val="Hipervnculo"/>
                <w:noProof/>
              </w:rPr>
              <w:t>2.4. Herramientas utilizadas</w:t>
            </w:r>
            <w:r w:rsidR="00C83BA1">
              <w:rPr>
                <w:noProof/>
                <w:webHidden/>
              </w:rPr>
              <w:tab/>
            </w:r>
            <w:r w:rsidR="00C83BA1">
              <w:rPr>
                <w:noProof/>
                <w:webHidden/>
              </w:rPr>
              <w:fldChar w:fldCharType="begin"/>
            </w:r>
            <w:r w:rsidR="00C83BA1">
              <w:rPr>
                <w:noProof/>
                <w:webHidden/>
              </w:rPr>
              <w:instrText xml:space="preserve"> PAGEREF _Toc425173188 \h </w:instrText>
            </w:r>
            <w:r w:rsidR="00C83BA1">
              <w:rPr>
                <w:noProof/>
                <w:webHidden/>
              </w:rPr>
            </w:r>
            <w:r w:rsidR="00C83BA1">
              <w:rPr>
                <w:noProof/>
                <w:webHidden/>
              </w:rPr>
              <w:fldChar w:fldCharType="separate"/>
            </w:r>
            <w:r w:rsidR="00C83BA1">
              <w:rPr>
                <w:noProof/>
                <w:webHidden/>
              </w:rPr>
              <w:t>9</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89" w:history="1">
            <w:r w:rsidR="00C83BA1" w:rsidRPr="00DE671E">
              <w:rPr>
                <w:rStyle w:val="Hipervnculo"/>
                <w:noProof/>
              </w:rPr>
              <w:t>2.4.1. MPLAB X</w:t>
            </w:r>
            <w:r w:rsidR="00C83BA1">
              <w:rPr>
                <w:noProof/>
                <w:webHidden/>
              </w:rPr>
              <w:tab/>
            </w:r>
            <w:r w:rsidR="00C83BA1">
              <w:rPr>
                <w:noProof/>
                <w:webHidden/>
              </w:rPr>
              <w:fldChar w:fldCharType="begin"/>
            </w:r>
            <w:r w:rsidR="00C83BA1">
              <w:rPr>
                <w:noProof/>
                <w:webHidden/>
              </w:rPr>
              <w:instrText xml:space="preserve"> PAGEREF _Toc425173189 \h </w:instrText>
            </w:r>
            <w:r w:rsidR="00C83BA1">
              <w:rPr>
                <w:noProof/>
                <w:webHidden/>
              </w:rPr>
            </w:r>
            <w:r w:rsidR="00C83BA1">
              <w:rPr>
                <w:noProof/>
                <w:webHidden/>
              </w:rPr>
              <w:fldChar w:fldCharType="separate"/>
            </w:r>
            <w:r w:rsidR="00C83BA1">
              <w:rPr>
                <w:noProof/>
                <w:webHidden/>
              </w:rPr>
              <w:t>9</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0" w:history="1">
            <w:r w:rsidR="00C83BA1" w:rsidRPr="00DE671E">
              <w:rPr>
                <w:rStyle w:val="Hipervnculo"/>
                <w:noProof/>
              </w:rPr>
              <w:t>2.4.2. Programador ICD 3</w:t>
            </w:r>
            <w:r w:rsidR="00C83BA1">
              <w:rPr>
                <w:noProof/>
                <w:webHidden/>
              </w:rPr>
              <w:tab/>
            </w:r>
            <w:r w:rsidR="00C83BA1">
              <w:rPr>
                <w:noProof/>
                <w:webHidden/>
              </w:rPr>
              <w:fldChar w:fldCharType="begin"/>
            </w:r>
            <w:r w:rsidR="00C83BA1">
              <w:rPr>
                <w:noProof/>
                <w:webHidden/>
              </w:rPr>
              <w:instrText xml:space="preserve"> PAGEREF _Toc425173190 \h </w:instrText>
            </w:r>
            <w:r w:rsidR="00C83BA1">
              <w:rPr>
                <w:noProof/>
                <w:webHidden/>
              </w:rPr>
            </w:r>
            <w:r w:rsidR="00C83BA1">
              <w:rPr>
                <w:noProof/>
                <w:webHidden/>
              </w:rPr>
              <w:fldChar w:fldCharType="separate"/>
            </w:r>
            <w:r w:rsidR="00C83BA1">
              <w:rPr>
                <w:noProof/>
                <w:webHidden/>
              </w:rPr>
              <w:t>9</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1" w:history="1">
            <w:r w:rsidR="00C83BA1" w:rsidRPr="00DE671E">
              <w:rPr>
                <w:rStyle w:val="Hipervnculo"/>
                <w:noProof/>
              </w:rPr>
              <w:t>2.4.3. RS232SHIELD</w:t>
            </w:r>
            <w:r w:rsidR="00C83BA1">
              <w:rPr>
                <w:noProof/>
                <w:webHidden/>
              </w:rPr>
              <w:tab/>
            </w:r>
            <w:r w:rsidR="00C83BA1">
              <w:rPr>
                <w:noProof/>
                <w:webHidden/>
              </w:rPr>
              <w:fldChar w:fldCharType="begin"/>
            </w:r>
            <w:r w:rsidR="00C83BA1">
              <w:rPr>
                <w:noProof/>
                <w:webHidden/>
              </w:rPr>
              <w:instrText xml:space="preserve"> PAGEREF _Toc425173191 \h </w:instrText>
            </w:r>
            <w:r w:rsidR="00C83BA1">
              <w:rPr>
                <w:noProof/>
                <w:webHidden/>
              </w:rPr>
            </w:r>
            <w:r w:rsidR="00C83BA1">
              <w:rPr>
                <w:noProof/>
                <w:webHidden/>
              </w:rPr>
              <w:fldChar w:fldCharType="separate"/>
            </w:r>
            <w:r w:rsidR="00C83BA1">
              <w:rPr>
                <w:noProof/>
                <w:webHidden/>
              </w:rPr>
              <w:t>10</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192" w:history="1">
            <w:r w:rsidR="00C83BA1" w:rsidRPr="00DE671E">
              <w:rPr>
                <w:rStyle w:val="Hipervnculo"/>
                <w:noProof/>
              </w:rPr>
              <w:t>Capítulo 3. Implementación del algoritmo de seguridad</w:t>
            </w:r>
            <w:r w:rsidR="00C83BA1">
              <w:rPr>
                <w:noProof/>
                <w:webHidden/>
              </w:rPr>
              <w:tab/>
            </w:r>
            <w:r w:rsidR="00C83BA1">
              <w:rPr>
                <w:noProof/>
                <w:webHidden/>
              </w:rPr>
              <w:fldChar w:fldCharType="begin"/>
            </w:r>
            <w:r w:rsidR="00C83BA1">
              <w:rPr>
                <w:noProof/>
                <w:webHidden/>
              </w:rPr>
              <w:instrText xml:space="preserve"> PAGEREF _Toc425173192 \h </w:instrText>
            </w:r>
            <w:r w:rsidR="00C83BA1">
              <w:rPr>
                <w:noProof/>
                <w:webHidden/>
              </w:rPr>
            </w:r>
            <w:r w:rsidR="00C83BA1">
              <w:rPr>
                <w:noProof/>
                <w:webHidden/>
              </w:rPr>
              <w:fldChar w:fldCharType="separate"/>
            </w:r>
            <w:r w:rsidR="00C83BA1">
              <w:rPr>
                <w:noProof/>
                <w:webHidden/>
              </w:rPr>
              <w:t>11</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193" w:history="1">
            <w:r w:rsidR="00C83BA1" w:rsidRPr="00DE671E">
              <w:rPr>
                <w:rStyle w:val="Hipervnculo"/>
                <w:noProof/>
              </w:rPr>
              <w:t>3.1. Funciones de la arquitectura cognitiva</w:t>
            </w:r>
            <w:r w:rsidR="00C83BA1">
              <w:rPr>
                <w:noProof/>
                <w:webHidden/>
              </w:rPr>
              <w:tab/>
            </w:r>
            <w:r w:rsidR="00C83BA1">
              <w:rPr>
                <w:noProof/>
                <w:webHidden/>
              </w:rPr>
              <w:fldChar w:fldCharType="begin"/>
            </w:r>
            <w:r w:rsidR="00C83BA1">
              <w:rPr>
                <w:noProof/>
                <w:webHidden/>
              </w:rPr>
              <w:instrText xml:space="preserve"> PAGEREF _Toc425173193 \h </w:instrText>
            </w:r>
            <w:r w:rsidR="00C83BA1">
              <w:rPr>
                <w:noProof/>
                <w:webHidden/>
              </w:rPr>
            </w:r>
            <w:r w:rsidR="00C83BA1">
              <w:rPr>
                <w:noProof/>
                <w:webHidden/>
              </w:rPr>
              <w:fldChar w:fldCharType="separate"/>
            </w:r>
            <w:r w:rsidR="00C83BA1">
              <w:rPr>
                <w:noProof/>
                <w:webHidden/>
              </w:rPr>
              <w:t>11</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4" w:history="1">
            <w:r w:rsidR="00C83BA1" w:rsidRPr="00DE671E">
              <w:rPr>
                <w:rStyle w:val="Hipervnculo"/>
                <w:noProof/>
              </w:rPr>
              <w:t>3.1.1. Estructura de datos</w:t>
            </w:r>
            <w:r w:rsidR="00C83BA1">
              <w:rPr>
                <w:noProof/>
                <w:webHidden/>
              </w:rPr>
              <w:tab/>
            </w:r>
            <w:r w:rsidR="00C83BA1">
              <w:rPr>
                <w:noProof/>
                <w:webHidden/>
              </w:rPr>
              <w:fldChar w:fldCharType="begin"/>
            </w:r>
            <w:r w:rsidR="00C83BA1">
              <w:rPr>
                <w:noProof/>
                <w:webHidden/>
              </w:rPr>
              <w:instrText xml:space="preserve"> PAGEREF _Toc425173194 \h </w:instrText>
            </w:r>
            <w:r w:rsidR="00C83BA1">
              <w:rPr>
                <w:noProof/>
                <w:webHidden/>
              </w:rPr>
            </w:r>
            <w:r w:rsidR="00C83BA1">
              <w:rPr>
                <w:noProof/>
                <w:webHidden/>
              </w:rPr>
              <w:fldChar w:fldCharType="separate"/>
            </w:r>
            <w:r w:rsidR="00C83BA1">
              <w:rPr>
                <w:noProof/>
                <w:webHidden/>
              </w:rPr>
              <w:t>12</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5" w:history="1">
            <w:r w:rsidR="00C83BA1" w:rsidRPr="00DE671E">
              <w:rPr>
                <w:rStyle w:val="Hipervnculo"/>
                <w:noProof/>
              </w:rPr>
              <w:t>3.1.2. Optimizer</w:t>
            </w:r>
            <w:r w:rsidR="00C83BA1">
              <w:rPr>
                <w:noProof/>
                <w:webHidden/>
              </w:rPr>
              <w:tab/>
            </w:r>
            <w:r w:rsidR="00C83BA1">
              <w:rPr>
                <w:noProof/>
                <w:webHidden/>
              </w:rPr>
              <w:fldChar w:fldCharType="begin"/>
            </w:r>
            <w:r w:rsidR="00C83BA1">
              <w:rPr>
                <w:noProof/>
                <w:webHidden/>
              </w:rPr>
              <w:instrText xml:space="preserve"> PAGEREF _Toc425173195 \h </w:instrText>
            </w:r>
            <w:r w:rsidR="00C83BA1">
              <w:rPr>
                <w:noProof/>
                <w:webHidden/>
              </w:rPr>
            </w:r>
            <w:r w:rsidR="00C83BA1">
              <w:rPr>
                <w:noProof/>
                <w:webHidden/>
              </w:rPr>
              <w:fldChar w:fldCharType="separate"/>
            </w:r>
            <w:r w:rsidR="00C83BA1">
              <w:rPr>
                <w:noProof/>
                <w:webHidden/>
              </w:rPr>
              <w:t>13</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6" w:history="1">
            <w:r w:rsidR="00C83BA1" w:rsidRPr="00DE671E">
              <w:rPr>
                <w:rStyle w:val="Hipervnculo"/>
                <w:noProof/>
              </w:rPr>
              <w:t>3.1.3. Repository</w:t>
            </w:r>
            <w:r w:rsidR="00C83BA1">
              <w:rPr>
                <w:noProof/>
                <w:webHidden/>
              </w:rPr>
              <w:tab/>
            </w:r>
            <w:r w:rsidR="00C83BA1">
              <w:rPr>
                <w:noProof/>
                <w:webHidden/>
              </w:rPr>
              <w:fldChar w:fldCharType="begin"/>
            </w:r>
            <w:r w:rsidR="00C83BA1">
              <w:rPr>
                <w:noProof/>
                <w:webHidden/>
              </w:rPr>
              <w:instrText xml:space="preserve"> PAGEREF _Toc425173196 \h </w:instrText>
            </w:r>
            <w:r w:rsidR="00C83BA1">
              <w:rPr>
                <w:noProof/>
                <w:webHidden/>
              </w:rPr>
            </w:r>
            <w:r w:rsidR="00C83BA1">
              <w:rPr>
                <w:noProof/>
                <w:webHidden/>
              </w:rPr>
              <w:fldChar w:fldCharType="separate"/>
            </w:r>
            <w:r w:rsidR="00C83BA1">
              <w:rPr>
                <w:noProof/>
                <w:webHidden/>
              </w:rPr>
              <w:t>16</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7" w:history="1">
            <w:r w:rsidR="00C83BA1" w:rsidRPr="00DE671E">
              <w:rPr>
                <w:rStyle w:val="Hipervnculo"/>
                <w:noProof/>
              </w:rPr>
              <w:t>3.1.4. Execution</w:t>
            </w:r>
            <w:r w:rsidR="00C83BA1">
              <w:rPr>
                <w:noProof/>
                <w:webHidden/>
              </w:rPr>
              <w:tab/>
            </w:r>
            <w:r w:rsidR="00C83BA1">
              <w:rPr>
                <w:noProof/>
                <w:webHidden/>
              </w:rPr>
              <w:fldChar w:fldCharType="begin"/>
            </w:r>
            <w:r w:rsidR="00C83BA1">
              <w:rPr>
                <w:noProof/>
                <w:webHidden/>
              </w:rPr>
              <w:instrText xml:space="preserve"> PAGEREF _Toc425173197 \h </w:instrText>
            </w:r>
            <w:r w:rsidR="00C83BA1">
              <w:rPr>
                <w:noProof/>
                <w:webHidden/>
              </w:rPr>
            </w:r>
            <w:r w:rsidR="00C83BA1">
              <w:rPr>
                <w:noProof/>
                <w:webHidden/>
              </w:rPr>
              <w:fldChar w:fldCharType="separate"/>
            </w:r>
            <w:r w:rsidR="00C83BA1">
              <w:rPr>
                <w:noProof/>
                <w:webHidden/>
              </w:rPr>
              <w:t>17</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198" w:history="1">
            <w:r w:rsidR="00C83BA1" w:rsidRPr="00DE671E">
              <w:rPr>
                <w:rStyle w:val="Hipervnculo"/>
                <w:noProof/>
              </w:rPr>
              <w:t>3.1.5. VCC</w:t>
            </w:r>
            <w:r w:rsidR="00C83BA1">
              <w:rPr>
                <w:noProof/>
                <w:webHidden/>
              </w:rPr>
              <w:tab/>
            </w:r>
            <w:r w:rsidR="00C83BA1">
              <w:rPr>
                <w:noProof/>
                <w:webHidden/>
              </w:rPr>
              <w:fldChar w:fldCharType="begin"/>
            </w:r>
            <w:r w:rsidR="00C83BA1">
              <w:rPr>
                <w:noProof/>
                <w:webHidden/>
              </w:rPr>
              <w:instrText xml:space="preserve"> PAGEREF _Toc425173198 \h </w:instrText>
            </w:r>
            <w:r w:rsidR="00C83BA1">
              <w:rPr>
                <w:noProof/>
                <w:webHidden/>
              </w:rPr>
            </w:r>
            <w:r w:rsidR="00C83BA1">
              <w:rPr>
                <w:noProof/>
                <w:webHidden/>
              </w:rPr>
              <w:fldChar w:fldCharType="separate"/>
            </w:r>
            <w:r w:rsidR="00C83BA1">
              <w:rPr>
                <w:noProof/>
                <w:webHidden/>
              </w:rPr>
              <w:t>18</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199" w:history="1">
            <w:r w:rsidR="00C83BA1" w:rsidRPr="00DE671E">
              <w:rPr>
                <w:rStyle w:val="Hipervnculo"/>
                <w:noProof/>
              </w:rPr>
              <w:t>Capítulo 4. Implementación del algoritmo de reducción de consumo</w:t>
            </w:r>
            <w:r w:rsidR="00C83BA1">
              <w:rPr>
                <w:noProof/>
                <w:webHidden/>
              </w:rPr>
              <w:tab/>
            </w:r>
            <w:r w:rsidR="00C83BA1">
              <w:rPr>
                <w:noProof/>
                <w:webHidden/>
              </w:rPr>
              <w:fldChar w:fldCharType="begin"/>
            </w:r>
            <w:r w:rsidR="00C83BA1">
              <w:rPr>
                <w:noProof/>
                <w:webHidden/>
              </w:rPr>
              <w:instrText xml:space="preserve"> PAGEREF _Toc425173199 \h </w:instrText>
            </w:r>
            <w:r w:rsidR="00C83BA1">
              <w:rPr>
                <w:noProof/>
                <w:webHidden/>
              </w:rPr>
            </w:r>
            <w:r w:rsidR="00C83BA1">
              <w:rPr>
                <w:noProof/>
                <w:webHidden/>
              </w:rPr>
              <w:fldChar w:fldCharType="separate"/>
            </w:r>
            <w:r w:rsidR="00C83BA1">
              <w:rPr>
                <w:noProof/>
                <w:webHidden/>
              </w:rPr>
              <w:t>19</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200" w:history="1">
            <w:r w:rsidR="00C83BA1" w:rsidRPr="00DE671E">
              <w:rPr>
                <w:rStyle w:val="Hipervnculo"/>
                <w:noProof/>
              </w:rPr>
              <w:t>4.1. Funciones de la arquitectura cognitiva</w:t>
            </w:r>
            <w:r w:rsidR="00C83BA1">
              <w:rPr>
                <w:noProof/>
                <w:webHidden/>
              </w:rPr>
              <w:tab/>
            </w:r>
            <w:r w:rsidR="00C83BA1">
              <w:rPr>
                <w:noProof/>
                <w:webHidden/>
              </w:rPr>
              <w:fldChar w:fldCharType="begin"/>
            </w:r>
            <w:r w:rsidR="00C83BA1">
              <w:rPr>
                <w:noProof/>
                <w:webHidden/>
              </w:rPr>
              <w:instrText xml:space="preserve"> PAGEREF _Toc425173200 \h </w:instrText>
            </w:r>
            <w:r w:rsidR="00C83BA1">
              <w:rPr>
                <w:noProof/>
                <w:webHidden/>
              </w:rPr>
            </w:r>
            <w:r w:rsidR="00C83BA1">
              <w:rPr>
                <w:noProof/>
                <w:webHidden/>
              </w:rPr>
              <w:fldChar w:fldCharType="separate"/>
            </w:r>
            <w:r w:rsidR="00C83BA1">
              <w:rPr>
                <w:noProof/>
                <w:webHidden/>
              </w:rPr>
              <w:t>19</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201" w:history="1">
            <w:r w:rsidR="00C83BA1" w:rsidRPr="00DE671E">
              <w:rPr>
                <w:rStyle w:val="Hipervnculo"/>
                <w:noProof/>
              </w:rPr>
              <w:t>4.1.1. Estructura de datos</w:t>
            </w:r>
            <w:r w:rsidR="00C83BA1">
              <w:rPr>
                <w:noProof/>
                <w:webHidden/>
              </w:rPr>
              <w:tab/>
            </w:r>
            <w:r w:rsidR="00C83BA1">
              <w:rPr>
                <w:noProof/>
                <w:webHidden/>
              </w:rPr>
              <w:fldChar w:fldCharType="begin"/>
            </w:r>
            <w:r w:rsidR="00C83BA1">
              <w:rPr>
                <w:noProof/>
                <w:webHidden/>
              </w:rPr>
              <w:instrText xml:space="preserve"> PAGEREF _Toc425173201 \h </w:instrText>
            </w:r>
            <w:r w:rsidR="00C83BA1">
              <w:rPr>
                <w:noProof/>
                <w:webHidden/>
              </w:rPr>
            </w:r>
            <w:r w:rsidR="00C83BA1">
              <w:rPr>
                <w:noProof/>
                <w:webHidden/>
              </w:rPr>
              <w:fldChar w:fldCharType="separate"/>
            </w:r>
            <w:r w:rsidR="00C83BA1">
              <w:rPr>
                <w:noProof/>
                <w:webHidden/>
              </w:rPr>
              <w:t>20</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202" w:history="1">
            <w:r w:rsidR="00C83BA1" w:rsidRPr="00DE671E">
              <w:rPr>
                <w:rStyle w:val="Hipervnculo"/>
                <w:noProof/>
              </w:rPr>
              <w:t>4.1.2. Optimizer</w:t>
            </w:r>
            <w:r w:rsidR="00C83BA1">
              <w:rPr>
                <w:noProof/>
                <w:webHidden/>
              </w:rPr>
              <w:tab/>
            </w:r>
            <w:r w:rsidR="00C83BA1">
              <w:rPr>
                <w:noProof/>
                <w:webHidden/>
              </w:rPr>
              <w:fldChar w:fldCharType="begin"/>
            </w:r>
            <w:r w:rsidR="00C83BA1">
              <w:rPr>
                <w:noProof/>
                <w:webHidden/>
              </w:rPr>
              <w:instrText xml:space="preserve"> PAGEREF _Toc425173202 \h </w:instrText>
            </w:r>
            <w:r w:rsidR="00C83BA1">
              <w:rPr>
                <w:noProof/>
                <w:webHidden/>
              </w:rPr>
            </w:r>
            <w:r w:rsidR="00C83BA1">
              <w:rPr>
                <w:noProof/>
                <w:webHidden/>
              </w:rPr>
              <w:fldChar w:fldCharType="separate"/>
            </w:r>
            <w:r w:rsidR="00C83BA1">
              <w:rPr>
                <w:noProof/>
                <w:webHidden/>
              </w:rPr>
              <w:t>21</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203" w:history="1">
            <w:r w:rsidR="00C83BA1" w:rsidRPr="00DE671E">
              <w:rPr>
                <w:rStyle w:val="Hipervnculo"/>
                <w:noProof/>
              </w:rPr>
              <w:t>4.1.3. Repository</w:t>
            </w:r>
            <w:r w:rsidR="00C83BA1">
              <w:rPr>
                <w:noProof/>
                <w:webHidden/>
              </w:rPr>
              <w:tab/>
            </w:r>
            <w:r w:rsidR="00C83BA1">
              <w:rPr>
                <w:noProof/>
                <w:webHidden/>
              </w:rPr>
              <w:fldChar w:fldCharType="begin"/>
            </w:r>
            <w:r w:rsidR="00C83BA1">
              <w:rPr>
                <w:noProof/>
                <w:webHidden/>
              </w:rPr>
              <w:instrText xml:space="preserve"> PAGEREF _Toc425173203 \h </w:instrText>
            </w:r>
            <w:r w:rsidR="00C83BA1">
              <w:rPr>
                <w:noProof/>
                <w:webHidden/>
              </w:rPr>
            </w:r>
            <w:r w:rsidR="00C83BA1">
              <w:rPr>
                <w:noProof/>
                <w:webHidden/>
              </w:rPr>
              <w:fldChar w:fldCharType="separate"/>
            </w:r>
            <w:r w:rsidR="00C83BA1">
              <w:rPr>
                <w:noProof/>
                <w:webHidden/>
              </w:rPr>
              <w:t>25</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204" w:history="1">
            <w:r w:rsidR="00C83BA1" w:rsidRPr="00DE671E">
              <w:rPr>
                <w:rStyle w:val="Hipervnculo"/>
                <w:noProof/>
                <w:lang w:val="en-US"/>
              </w:rPr>
              <w:t>4.1.4. VCC</w:t>
            </w:r>
            <w:r w:rsidR="00C83BA1">
              <w:rPr>
                <w:noProof/>
                <w:webHidden/>
              </w:rPr>
              <w:tab/>
            </w:r>
            <w:r w:rsidR="00C83BA1">
              <w:rPr>
                <w:noProof/>
                <w:webHidden/>
              </w:rPr>
              <w:fldChar w:fldCharType="begin"/>
            </w:r>
            <w:r w:rsidR="00C83BA1">
              <w:rPr>
                <w:noProof/>
                <w:webHidden/>
              </w:rPr>
              <w:instrText xml:space="preserve"> PAGEREF _Toc425173204 \h </w:instrText>
            </w:r>
            <w:r w:rsidR="00C83BA1">
              <w:rPr>
                <w:noProof/>
                <w:webHidden/>
              </w:rPr>
            </w:r>
            <w:r w:rsidR="00C83BA1">
              <w:rPr>
                <w:noProof/>
                <w:webHidden/>
              </w:rPr>
              <w:fldChar w:fldCharType="separate"/>
            </w:r>
            <w:r w:rsidR="00C83BA1">
              <w:rPr>
                <w:noProof/>
                <w:webHidden/>
              </w:rPr>
              <w:t>27</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205" w:history="1">
            <w:r w:rsidR="00C83BA1" w:rsidRPr="00DE671E">
              <w:rPr>
                <w:rStyle w:val="Hipervnculo"/>
                <w:noProof/>
              </w:rPr>
              <w:t>4.1.5. Execution</w:t>
            </w:r>
            <w:r w:rsidR="00C83BA1">
              <w:rPr>
                <w:noProof/>
                <w:webHidden/>
              </w:rPr>
              <w:tab/>
            </w:r>
            <w:r w:rsidR="00C83BA1">
              <w:rPr>
                <w:noProof/>
                <w:webHidden/>
              </w:rPr>
              <w:fldChar w:fldCharType="begin"/>
            </w:r>
            <w:r w:rsidR="00C83BA1">
              <w:rPr>
                <w:noProof/>
                <w:webHidden/>
              </w:rPr>
              <w:instrText xml:space="preserve"> PAGEREF _Toc425173205 \h </w:instrText>
            </w:r>
            <w:r w:rsidR="00C83BA1">
              <w:rPr>
                <w:noProof/>
                <w:webHidden/>
              </w:rPr>
            </w:r>
            <w:r w:rsidR="00C83BA1">
              <w:rPr>
                <w:noProof/>
                <w:webHidden/>
              </w:rPr>
              <w:fldChar w:fldCharType="separate"/>
            </w:r>
            <w:r w:rsidR="00C83BA1">
              <w:rPr>
                <w:noProof/>
                <w:webHidden/>
              </w:rPr>
              <w:t>27</w:t>
            </w:r>
            <w:r w:rsidR="00C83BA1">
              <w:rPr>
                <w:noProof/>
                <w:webHidden/>
              </w:rPr>
              <w:fldChar w:fldCharType="end"/>
            </w:r>
          </w:hyperlink>
        </w:p>
        <w:p w:rsidR="00C83BA1" w:rsidRDefault="003157E6">
          <w:pPr>
            <w:pStyle w:val="TDC3"/>
            <w:tabs>
              <w:tab w:val="right" w:leader="dot" w:pos="8494"/>
            </w:tabs>
            <w:rPr>
              <w:rFonts w:eastAsiaTheme="minorEastAsia"/>
              <w:noProof/>
              <w:lang w:eastAsia="es-ES"/>
            </w:rPr>
          </w:pPr>
          <w:hyperlink w:anchor="_Toc425173206" w:history="1">
            <w:r w:rsidR="00C83BA1" w:rsidRPr="00DE671E">
              <w:rPr>
                <w:rStyle w:val="Hipervnculo"/>
                <w:noProof/>
              </w:rPr>
              <w:t>4.1.6. Discovery</w:t>
            </w:r>
            <w:r w:rsidR="00C83BA1">
              <w:rPr>
                <w:noProof/>
                <w:webHidden/>
              </w:rPr>
              <w:tab/>
            </w:r>
            <w:r w:rsidR="00C83BA1">
              <w:rPr>
                <w:noProof/>
                <w:webHidden/>
              </w:rPr>
              <w:fldChar w:fldCharType="begin"/>
            </w:r>
            <w:r w:rsidR="00C83BA1">
              <w:rPr>
                <w:noProof/>
                <w:webHidden/>
              </w:rPr>
              <w:instrText xml:space="preserve"> PAGEREF _Toc425173206 \h </w:instrText>
            </w:r>
            <w:r w:rsidR="00C83BA1">
              <w:rPr>
                <w:noProof/>
                <w:webHidden/>
              </w:rPr>
            </w:r>
            <w:r w:rsidR="00C83BA1">
              <w:rPr>
                <w:noProof/>
                <w:webHidden/>
              </w:rPr>
              <w:fldChar w:fldCharType="separate"/>
            </w:r>
            <w:r w:rsidR="00C83BA1">
              <w:rPr>
                <w:noProof/>
                <w:webHidden/>
              </w:rPr>
              <w:t>27</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207" w:history="1">
            <w:r w:rsidR="00C83BA1" w:rsidRPr="00DE671E">
              <w:rPr>
                <w:rStyle w:val="Hipervnculo"/>
                <w:noProof/>
              </w:rPr>
              <w:t>Capítulo 5. Aplicación de prueba de los algoritmos y resultados</w:t>
            </w:r>
            <w:r w:rsidR="00C83BA1">
              <w:rPr>
                <w:noProof/>
                <w:webHidden/>
              </w:rPr>
              <w:tab/>
            </w:r>
            <w:r w:rsidR="00C83BA1">
              <w:rPr>
                <w:noProof/>
                <w:webHidden/>
              </w:rPr>
              <w:fldChar w:fldCharType="begin"/>
            </w:r>
            <w:r w:rsidR="00C83BA1">
              <w:rPr>
                <w:noProof/>
                <w:webHidden/>
              </w:rPr>
              <w:instrText xml:space="preserve"> PAGEREF _Toc425173207 \h </w:instrText>
            </w:r>
            <w:r w:rsidR="00C83BA1">
              <w:rPr>
                <w:noProof/>
                <w:webHidden/>
              </w:rPr>
            </w:r>
            <w:r w:rsidR="00C83BA1">
              <w:rPr>
                <w:noProof/>
                <w:webHidden/>
              </w:rPr>
              <w:fldChar w:fldCharType="separate"/>
            </w:r>
            <w:r w:rsidR="00C83BA1">
              <w:rPr>
                <w:noProof/>
                <w:webHidden/>
              </w:rPr>
              <w:t>29</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208" w:history="1">
            <w:r w:rsidR="00C83BA1" w:rsidRPr="00DE671E">
              <w:rPr>
                <w:rStyle w:val="Hipervnculo"/>
                <w:noProof/>
              </w:rPr>
              <w:t>5.1. Diseño</w:t>
            </w:r>
            <w:r w:rsidR="00C83BA1">
              <w:rPr>
                <w:noProof/>
                <w:webHidden/>
              </w:rPr>
              <w:tab/>
            </w:r>
            <w:r w:rsidR="00C83BA1">
              <w:rPr>
                <w:noProof/>
                <w:webHidden/>
              </w:rPr>
              <w:fldChar w:fldCharType="begin"/>
            </w:r>
            <w:r w:rsidR="00C83BA1">
              <w:rPr>
                <w:noProof/>
                <w:webHidden/>
              </w:rPr>
              <w:instrText xml:space="preserve"> PAGEREF _Toc425173208 \h </w:instrText>
            </w:r>
            <w:r w:rsidR="00C83BA1">
              <w:rPr>
                <w:noProof/>
                <w:webHidden/>
              </w:rPr>
            </w:r>
            <w:r w:rsidR="00C83BA1">
              <w:rPr>
                <w:noProof/>
                <w:webHidden/>
              </w:rPr>
              <w:fldChar w:fldCharType="separate"/>
            </w:r>
            <w:r w:rsidR="00C83BA1">
              <w:rPr>
                <w:noProof/>
                <w:webHidden/>
              </w:rPr>
              <w:t>29</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209" w:history="1">
            <w:r w:rsidR="00C83BA1" w:rsidRPr="00DE671E">
              <w:rPr>
                <w:rStyle w:val="Hipervnculo"/>
                <w:noProof/>
              </w:rPr>
              <w:t>5.2. Implementación</w:t>
            </w:r>
            <w:r w:rsidR="00C83BA1">
              <w:rPr>
                <w:noProof/>
                <w:webHidden/>
              </w:rPr>
              <w:tab/>
            </w:r>
            <w:r w:rsidR="00C83BA1">
              <w:rPr>
                <w:noProof/>
                <w:webHidden/>
              </w:rPr>
              <w:fldChar w:fldCharType="begin"/>
            </w:r>
            <w:r w:rsidR="00C83BA1">
              <w:rPr>
                <w:noProof/>
                <w:webHidden/>
              </w:rPr>
              <w:instrText xml:space="preserve"> PAGEREF _Toc425173209 \h </w:instrText>
            </w:r>
            <w:r w:rsidR="00C83BA1">
              <w:rPr>
                <w:noProof/>
                <w:webHidden/>
              </w:rPr>
            </w:r>
            <w:r w:rsidR="00C83BA1">
              <w:rPr>
                <w:noProof/>
                <w:webHidden/>
              </w:rPr>
              <w:fldChar w:fldCharType="separate"/>
            </w:r>
            <w:r w:rsidR="00C83BA1">
              <w:rPr>
                <w:noProof/>
                <w:webHidden/>
              </w:rPr>
              <w:t>30</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210" w:history="1">
            <w:r w:rsidR="00C83BA1" w:rsidRPr="00DE671E">
              <w:rPr>
                <w:rStyle w:val="Hipervnculo"/>
                <w:noProof/>
              </w:rPr>
              <w:t>5.3. Resultados obtenidos</w:t>
            </w:r>
            <w:r w:rsidR="00C83BA1">
              <w:rPr>
                <w:noProof/>
                <w:webHidden/>
              </w:rPr>
              <w:tab/>
            </w:r>
            <w:r w:rsidR="00C83BA1">
              <w:rPr>
                <w:noProof/>
                <w:webHidden/>
              </w:rPr>
              <w:fldChar w:fldCharType="begin"/>
            </w:r>
            <w:r w:rsidR="00C83BA1">
              <w:rPr>
                <w:noProof/>
                <w:webHidden/>
              </w:rPr>
              <w:instrText xml:space="preserve"> PAGEREF _Toc425173210 \h </w:instrText>
            </w:r>
            <w:r w:rsidR="00C83BA1">
              <w:rPr>
                <w:noProof/>
                <w:webHidden/>
              </w:rPr>
            </w:r>
            <w:r w:rsidR="00C83BA1">
              <w:rPr>
                <w:noProof/>
                <w:webHidden/>
              </w:rPr>
              <w:fldChar w:fldCharType="separate"/>
            </w:r>
            <w:r w:rsidR="00C83BA1">
              <w:rPr>
                <w:noProof/>
                <w:webHidden/>
              </w:rPr>
              <w:t>31</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211" w:history="1">
            <w:r w:rsidR="00C83BA1" w:rsidRPr="00DE671E">
              <w:rPr>
                <w:rStyle w:val="Hipervnculo"/>
                <w:noProof/>
              </w:rPr>
              <w:t>Capítulo 6. Conclusiones y líneas futuras</w:t>
            </w:r>
            <w:r w:rsidR="00C83BA1">
              <w:rPr>
                <w:noProof/>
                <w:webHidden/>
              </w:rPr>
              <w:tab/>
            </w:r>
            <w:r w:rsidR="00C83BA1">
              <w:rPr>
                <w:noProof/>
                <w:webHidden/>
              </w:rPr>
              <w:fldChar w:fldCharType="begin"/>
            </w:r>
            <w:r w:rsidR="00C83BA1">
              <w:rPr>
                <w:noProof/>
                <w:webHidden/>
              </w:rPr>
              <w:instrText xml:space="preserve"> PAGEREF _Toc425173211 \h </w:instrText>
            </w:r>
            <w:r w:rsidR="00C83BA1">
              <w:rPr>
                <w:noProof/>
                <w:webHidden/>
              </w:rPr>
            </w:r>
            <w:r w:rsidR="00C83BA1">
              <w:rPr>
                <w:noProof/>
                <w:webHidden/>
              </w:rPr>
              <w:fldChar w:fldCharType="separate"/>
            </w:r>
            <w:r w:rsidR="00C83BA1">
              <w:rPr>
                <w:noProof/>
                <w:webHidden/>
              </w:rPr>
              <w:t>33</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212" w:history="1">
            <w:r w:rsidR="00C83BA1" w:rsidRPr="00DE671E">
              <w:rPr>
                <w:rStyle w:val="Hipervnculo"/>
                <w:noProof/>
              </w:rPr>
              <w:t>6.1. Conclusiones</w:t>
            </w:r>
            <w:r w:rsidR="00C83BA1">
              <w:rPr>
                <w:noProof/>
                <w:webHidden/>
              </w:rPr>
              <w:tab/>
            </w:r>
            <w:r w:rsidR="00C83BA1">
              <w:rPr>
                <w:noProof/>
                <w:webHidden/>
              </w:rPr>
              <w:fldChar w:fldCharType="begin"/>
            </w:r>
            <w:r w:rsidR="00C83BA1">
              <w:rPr>
                <w:noProof/>
                <w:webHidden/>
              </w:rPr>
              <w:instrText xml:space="preserve"> PAGEREF _Toc425173212 \h </w:instrText>
            </w:r>
            <w:r w:rsidR="00C83BA1">
              <w:rPr>
                <w:noProof/>
                <w:webHidden/>
              </w:rPr>
            </w:r>
            <w:r w:rsidR="00C83BA1">
              <w:rPr>
                <w:noProof/>
                <w:webHidden/>
              </w:rPr>
              <w:fldChar w:fldCharType="separate"/>
            </w:r>
            <w:r w:rsidR="00C83BA1">
              <w:rPr>
                <w:noProof/>
                <w:webHidden/>
              </w:rPr>
              <w:t>33</w:t>
            </w:r>
            <w:r w:rsidR="00C83BA1">
              <w:rPr>
                <w:noProof/>
                <w:webHidden/>
              </w:rPr>
              <w:fldChar w:fldCharType="end"/>
            </w:r>
          </w:hyperlink>
        </w:p>
        <w:p w:rsidR="00C83BA1" w:rsidRDefault="003157E6">
          <w:pPr>
            <w:pStyle w:val="TDC2"/>
            <w:tabs>
              <w:tab w:val="right" w:leader="dot" w:pos="8494"/>
            </w:tabs>
            <w:rPr>
              <w:rFonts w:eastAsiaTheme="minorEastAsia"/>
              <w:noProof/>
              <w:lang w:eastAsia="es-ES"/>
            </w:rPr>
          </w:pPr>
          <w:hyperlink w:anchor="_Toc425173213" w:history="1">
            <w:r w:rsidR="00C83BA1" w:rsidRPr="00DE671E">
              <w:rPr>
                <w:rStyle w:val="Hipervnculo"/>
                <w:noProof/>
              </w:rPr>
              <w:t>6.2. Líneas futuras</w:t>
            </w:r>
            <w:r w:rsidR="00C83BA1">
              <w:rPr>
                <w:noProof/>
                <w:webHidden/>
              </w:rPr>
              <w:tab/>
            </w:r>
            <w:r w:rsidR="00C83BA1">
              <w:rPr>
                <w:noProof/>
                <w:webHidden/>
              </w:rPr>
              <w:fldChar w:fldCharType="begin"/>
            </w:r>
            <w:r w:rsidR="00C83BA1">
              <w:rPr>
                <w:noProof/>
                <w:webHidden/>
              </w:rPr>
              <w:instrText xml:space="preserve"> PAGEREF _Toc425173213 \h </w:instrText>
            </w:r>
            <w:r w:rsidR="00C83BA1">
              <w:rPr>
                <w:noProof/>
                <w:webHidden/>
              </w:rPr>
            </w:r>
            <w:r w:rsidR="00C83BA1">
              <w:rPr>
                <w:noProof/>
                <w:webHidden/>
              </w:rPr>
              <w:fldChar w:fldCharType="separate"/>
            </w:r>
            <w:r w:rsidR="00C83BA1">
              <w:rPr>
                <w:noProof/>
                <w:webHidden/>
              </w:rPr>
              <w:t>34</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214" w:history="1">
            <w:r w:rsidR="00C83BA1" w:rsidRPr="00DE671E">
              <w:rPr>
                <w:rStyle w:val="Hipervnculo"/>
                <w:noProof/>
              </w:rPr>
              <w:t>Referencias</w:t>
            </w:r>
            <w:r w:rsidR="00C83BA1">
              <w:rPr>
                <w:noProof/>
                <w:webHidden/>
              </w:rPr>
              <w:tab/>
            </w:r>
            <w:r w:rsidR="00C83BA1">
              <w:rPr>
                <w:noProof/>
                <w:webHidden/>
              </w:rPr>
              <w:fldChar w:fldCharType="begin"/>
            </w:r>
            <w:r w:rsidR="00C83BA1">
              <w:rPr>
                <w:noProof/>
                <w:webHidden/>
              </w:rPr>
              <w:instrText xml:space="preserve"> PAGEREF _Toc425173214 \h </w:instrText>
            </w:r>
            <w:r w:rsidR="00C83BA1">
              <w:rPr>
                <w:noProof/>
                <w:webHidden/>
              </w:rPr>
            </w:r>
            <w:r w:rsidR="00C83BA1">
              <w:rPr>
                <w:noProof/>
                <w:webHidden/>
              </w:rPr>
              <w:fldChar w:fldCharType="separate"/>
            </w:r>
            <w:r w:rsidR="00C83BA1">
              <w:rPr>
                <w:noProof/>
                <w:webHidden/>
              </w:rPr>
              <w:t>36</w:t>
            </w:r>
            <w:r w:rsidR="00C83BA1">
              <w:rPr>
                <w:noProof/>
                <w:webHidden/>
              </w:rPr>
              <w:fldChar w:fldCharType="end"/>
            </w:r>
          </w:hyperlink>
        </w:p>
        <w:p w:rsidR="00C83BA1" w:rsidRDefault="003157E6">
          <w:pPr>
            <w:pStyle w:val="TDC1"/>
            <w:tabs>
              <w:tab w:val="right" w:leader="dot" w:pos="8494"/>
            </w:tabs>
            <w:rPr>
              <w:rFonts w:eastAsiaTheme="minorEastAsia"/>
              <w:noProof/>
              <w:lang w:eastAsia="es-ES"/>
            </w:rPr>
          </w:pPr>
          <w:hyperlink w:anchor="_Toc425173215" w:history="1">
            <w:r w:rsidR="00C83BA1" w:rsidRPr="00DE671E">
              <w:rPr>
                <w:rStyle w:val="Hipervnculo"/>
                <w:noProof/>
              </w:rPr>
              <w:t>Lista de acrónimos</w:t>
            </w:r>
            <w:r w:rsidR="00C83BA1">
              <w:rPr>
                <w:noProof/>
                <w:webHidden/>
              </w:rPr>
              <w:tab/>
            </w:r>
            <w:r w:rsidR="00C83BA1">
              <w:rPr>
                <w:noProof/>
                <w:webHidden/>
              </w:rPr>
              <w:fldChar w:fldCharType="begin"/>
            </w:r>
            <w:r w:rsidR="00C83BA1">
              <w:rPr>
                <w:noProof/>
                <w:webHidden/>
              </w:rPr>
              <w:instrText xml:space="preserve"> PAGEREF _Toc425173215 \h </w:instrText>
            </w:r>
            <w:r w:rsidR="00C83BA1">
              <w:rPr>
                <w:noProof/>
                <w:webHidden/>
              </w:rPr>
            </w:r>
            <w:r w:rsidR="00C83BA1">
              <w:rPr>
                <w:noProof/>
                <w:webHidden/>
              </w:rPr>
              <w:fldChar w:fldCharType="separate"/>
            </w:r>
            <w:r w:rsidR="00C83BA1">
              <w:rPr>
                <w:noProof/>
                <w:webHidden/>
              </w:rPr>
              <w:t>38</w:t>
            </w:r>
            <w:r w:rsidR="00C83BA1">
              <w:rPr>
                <w:noProof/>
                <w:webHidden/>
              </w:rPr>
              <w:fldChar w:fldCharType="end"/>
            </w:r>
          </w:hyperlink>
        </w:p>
        <w:p w:rsidR="005754EE" w:rsidRDefault="00CB03C2" w:rsidP="003F5B3B">
          <w:pPr>
            <w:pStyle w:val="TDC1"/>
            <w:tabs>
              <w:tab w:val="right" w:leader="dot" w:pos="8494"/>
            </w:tabs>
            <w:rPr>
              <w:b/>
              <w:bCs/>
            </w:rPr>
          </w:pPr>
          <w:r>
            <w:rPr>
              <w:b/>
              <w:bCs/>
            </w:rPr>
            <w:fldChar w:fldCharType="end"/>
          </w:r>
        </w:p>
      </w:sdtContent>
    </w:sdt>
    <w:p w:rsidR="005821D6" w:rsidRDefault="005821D6" w:rsidP="005821D6">
      <w:pPr>
        <w:sectPr w:rsidR="005821D6" w:rsidSect="00B818BE">
          <w:type w:val="oddPage"/>
          <w:pgSz w:w="11906" w:h="16838"/>
          <w:pgMar w:top="1417" w:right="1701" w:bottom="1417" w:left="1701" w:header="708" w:footer="708" w:gutter="0"/>
          <w:pgNumType w:fmt="upperRoman"/>
          <w:cols w:space="708"/>
          <w:titlePg/>
          <w:docGrid w:linePitch="360"/>
        </w:sectPr>
      </w:pPr>
    </w:p>
    <w:p w:rsidR="004305E2" w:rsidRDefault="003511F9" w:rsidP="003511F9">
      <w:pPr>
        <w:pStyle w:val="Ttulo1"/>
        <w:numPr>
          <w:ilvl w:val="0"/>
          <w:numId w:val="0"/>
        </w:numPr>
      </w:pPr>
      <w:bookmarkStart w:id="2" w:name="_Toc425173179"/>
      <w:r>
        <w:lastRenderedPageBreak/>
        <w:t>Lista de figuras</w:t>
      </w:r>
      <w:r w:rsidR="00BA5B73">
        <w:t>, ecuaciones y tablas</w:t>
      </w:r>
      <w:bookmarkEnd w:id="2"/>
    </w:p>
    <w:p w:rsidR="00C83BA1"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5173216" w:history="1">
        <w:r w:rsidR="00C83BA1" w:rsidRPr="00E05A5F">
          <w:rPr>
            <w:rStyle w:val="Hipervnculo"/>
            <w:noProof/>
          </w:rPr>
          <w:t>Figura 1.1 Topologías de red de las WSNs, obtenida de [1]</w:t>
        </w:r>
        <w:r w:rsidR="00C83BA1">
          <w:rPr>
            <w:noProof/>
            <w:webHidden/>
          </w:rPr>
          <w:tab/>
        </w:r>
        <w:r w:rsidR="00C83BA1">
          <w:rPr>
            <w:noProof/>
            <w:webHidden/>
          </w:rPr>
          <w:fldChar w:fldCharType="begin"/>
        </w:r>
        <w:r w:rsidR="00C83BA1">
          <w:rPr>
            <w:noProof/>
            <w:webHidden/>
          </w:rPr>
          <w:instrText xml:space="preserve"> PAGEREF _Toc425173216 \h </w:instrText>
        </w:r>
        <w:r w:rsidR="00C83BA1">
          <w:rPr>
            <w:noProof/>
            <w:webHidden/>
          </w:rPr>
        </w:r>
        <w:r w:rsidR="00C83BA1">
          <w:rPr>
            <w:noProof/>
            <w:webHidden/>
          </w:rPr>
          <w:fldChar w:fldCharType="separate"/>
        </w:r>
        <w:r w:rsidR="00C83BA1">
          <w:rPr>
            <w:noProof/>
            <w:webHidden/>
          </w:rPr>
          <w:t>1</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17" w:history="1">
        <w:r w:rsidR="00C83BA1" w:rsidRPr="00E05A5F">
          <w:rPr>
            <w:rStyle w:val="Hipervnculo"/>
            <w:noProof/>
          </w:rPr>
          <w:t>Figura 1.2 Reparto del espectro radioeléctrico en EEUU, de [12]</w:t>
        </w:r>
        <w:r w:rsidR="00C83BA1">
          <w:rPr>
            <w:noProof/>
            <w:webHidden/>
          </w:rPr>
          <w:tab/>
        </w:r>
        <w:r w:rsidR="00C83BA1">
          <w:rPr>
            <w:noProof/>
            <w:webHidden/>
          </w:rPr>
          <w:fldChar w:fldCharType="begin"/>
        </w:r>
        <w:r w:rsidR="00C83BA1">
          <w:rPr>
            <w:noProof/>
            <w:webHidden/>
          </w:rPr>
          <w:instrText xml:space="preserve"> PAGEREF _Toc425173217 \h </w:instrText>
        </w:r>
        <w:r w:rsidR="00C83BA1">
          <w:rPr>
            <w:noProof/>
            <w:webHidden/>
          </w:rPr>
        </w:r>
        <w:r w:rsidR="00C83BA1">
          <w:rPr>
            <w:noProof/>
            <w:webHidden/>
          </w:rPr>
          <w:fldChar w:fldCharType="separate"/>
        </w:r>
        <w:r w:rsidR="00C83BA1">
          <w:rPr>
            <w:noProof/>
            <w:webHidden/>
          </w:rPr>
          <w:t>2</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18" w:history="1">
        <w:r w:rsidR="00C83BA1" w:rsidRPr="00E05A5F">
          <w:rPr>
            <w:rStyle w:val="Hipervnculo"/>
            <w:noProof/>
          </w:rPr>
          <w:t>Figura 1.3 Bandas ISM resaltadas en el rango de los 300 MHz a los 8 GHz, obtenida de [13]</w:t>
        </w:r>
        <w:r w:rsidR="00C83BA1">
          <w:rPr>
            <w:noProof/>
            <w:webHidden/>
          </w:rPr>
          <w:tab/>
        </w:r>
        <w:r w:rsidR="00C83BA1">
          <w:rPr>
            <w:noProof/>
            <w:webHidden/>
          </w:rPr>
          <w:fldChar w:fldCharType="begin"/>
        </w:r>
        <w:r w:rsidR="00C83BA1">
          <w:rPr>
            <w:noProof/>
            <w:webHidden/>
          </w:rPr>
          <w:instrText xml:space="preserve"> PAGEREF _Toc425173218 \h </w:instrText>
        </w:r>
        <w:r w:rsidR="00C83BA1">
          <w:rPr>
            <w:noProof/>
            <w:webHidden/>
          </w:rPr>
        </w:r>
        <w:r w:rsidR="00C83BA1">
          <w:rPr>
            <w:noProof/>
            <w:webHidden/>
          </w:rPr>
          <w:fldChar w:fldCharType="separate"/>
        </w:r>
        <w:r w:rsidR="00C83BA1">
          <w:rPr>
            <w:noProof/>
            <w:webHidden/>
          </w:rPr>
          <w:t>2</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19" w:history="1">
        <w:r w:rsidR="00C83BA1" w:rsidRPr="00E05A5F">
          <w:rPr>
            <w:rStyle w:val="Hipervnculo"/>
            <w:noProof/>
          </w:rPr>
          <w:t>Figura 1.4 Diagrama de funcionamiento de la radio cognitiva, obtenida de [14]</w:t>
        </w:r>
        <w:r w:rsidR="00C83BA1">
          <w:rPr>
            <w:noProof/>
            <w:webHidden/>
          </w:rPr>
          <w:tab/>
        </w:r>
        <w:r w:rsidR="00C83BA1">
          <w:rPr>
            <w:noProof/>
            <w:webHidden/>
          </w:rPr>
          <w:fldChar w:fldCharType="begin"/>
        </w:r>
        <w:r w:rsidR="00C83BA1">
          <w:rPr>
            <w:noProof/>
            <w:webHidden/>
          </w:rPr>
          <w:instrText xml:space="preserve"> PAGEREF _Toc425173219 \h </w:instrText>
        </w:r>
        <w:r w:rsidR="00C83BA1">
          <w:rPr>
            <w:noProof/>
            <w:webHidden/>
          </w:rPr>
        </w:r>
        <w:r w:rsidR="00C83BA1">
          <w:rPr>
            <w:noProof/>
            <w:webHidden/>
          </w:rPr>
          <w:fldChar w:fldCharType="separate"/>
        </w:r>
        <w:r w:rsidR="00C83BA1">
          <w:rPr>
            <w:noProof/>
            <w:webHidden/>
          </w:rPr>
          <w:t>3</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0" w:history="1">
        <w:r w:rsidR="00C83BA1" w:rsidRPr="00E05A5F">
          <w:rPr>
            <w:rStyle w:val="Hipervnculo"/>
            <w:noProof/>
          </w:rPr>
          <w:t>Figura 2.1 Vista detallada del cNGD, obtenida de [18]</w:t>
        </w:r>
        <w:r w:rsidR="00C83BA1">
          <w:rPr>
            <w:noProof/>
            <w:webHidden/>
          </w:rPr>
          <w:tab/>
        </w:r>
        <w:r w:rsidR="00C83BA1">
          <w:rPr>
            <w:noProof/>
            <w:webHidden/>
          </w:rPr>
          <w:fldChar w:fldCharType="begin"/>
        </w:r>
        <w:r w:rsidR="00C83BA1">
          <w:rPr>
            <w:noProof/>
            <w:webHidden/>
          </w:rPr>
          <w:instrText xml:space="preserve"> PAGEREF _Toc425173220 \h </w:instrText>
        </w:r>
        <w:r w:rsidR="00C83BA1">
          <w:rPr>
            <w:noProof/>
            <w:webHidden/>
          </w:rPr>
        </w:r>
        <w:r w:rsidR="00C83BA1">
          <w:rPr>
            <w:noProof/>
            <w:webHidden/>
          </w:rPr>
          <w:fldChar w:fldCharType="separate"/>
        </w:r>
        <w:r w:rsidR="00C83BA1">
          <w:rPr>
            <w:noProof/>
            <w:webHidden/>
          </w:rPr>
          <w:t>5</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1" w:history="1">
        <w:r w:rsidR="00C83BA1" w:rsidRPr="00E05A5F">
          <w:rPr>
            <w:rStyle w:val="Hipervnculo"/>
            <w:noProof/>
          </w:rPr>
          <w:t>Figura 2.2 Diagrama de bloques de la adaptación software de la pila de protocolos MiWi, obtenida de [20]</w:t>
        </w:r>
        <w:r w:rsidR="00C83BA1">
          <w:rPr>
            <w:noProof/>
            <w:webHidden/>
          </w:rPr>
          <w:tab/>
        </w:r>
        <w:r w:rsidR="00C83BA1">
          <w:rPr>
            <w:noProof/>
            <w:webHidden/>
          </w:rPr>
          <w:fldChar w:fldCharType="begin"/>
        </w:r>
        <w:r w:rsidR="00C83BA1">
          <w:rPr>
            <w:noProof/>
            <w:webHidden/>
          </w:rPr>
          <w:instrText xml:space="preserve"> PAGEREF _Toc425173221 \h </w:instrText>
        </w:r>
        <w:r w:rsidR="00C83BA1">
          <w:rPr>
            <w:noProof/>
            <w:webHidden/>
          </w:rPr>
        </w:r>
        <w:r w:rsidR="00C83BA1">
          <w:rPr>
            <w:noProof/>
            <w:webHidden/>
          </w:rPr>
          <w:fldChar w:fldCharType="separate"/>
        </w:r>
        <w:r w:rsidR="00C83BA1">
          <w:rPr>
            <w:noProof/>
            <w:webHidden/>
          </w:rPr>
          <w:t>7</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2" w:history="1">
        <w:r w:rsidR="00C83BA1" w:rsidRPr="00E05A5F">
          <w:rPr>
            <w:rStyle w:val="Hipervnculo"/>
            <w:noProof/>
          </w:rPr>
          <w:t>Figura 2.3 Arquitectura del firmware del cNGD, obtenida de [20]</w:t>
        </w:r>
        <w:r w:rsidR="00C83BA1">
          <w:rPr>
            <w:noProof/>
            <w:webHidden/>
          </w:rPr>
          <w:tab/>
        </w:r>
        <w:r w:rsidR="00C83BA1">
          <w:rPr>
            <w:noProof/>
            <w:webHidden/>
          </w:rPr>
          <w:fldChar w:fldCharType="begin"/>
        </w:r>
        <w:r w:rsidR="00C83BA1">
          <w:rPr>
            <w:noProof/>
            <w:webHidden/>
          </w:rPr>
          <w:instrText xml:space="preserve"> PAGEREF _Toc425173222 \h </w:instrText>
        </w:r>
        <w:r w:rsidR="00C83BA1">
          <w:rPr>
            <w:noProof/>
            <w:webHidden/>
          </w:rPr>
        </w:r>
        <w:r w:rsidR="00C83BA1">
          <w:rPr>
            <w:noProof/>
            <w:webHidden/>
          </w:rPr>
          <w:fldChar w:fldCharType="separate"/>
        </w:r>
        <w:r w:rsidR="00C83BA1">
          <w:rPr>
            <w:noProof/>
            <w:webHidden/>
          </w:rPr>
          <w:t>7</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3" w:history="1">
        <w:r w:rsidR="00C83BA1" w:rsidRPr="00E05A5F">
          <w:rPr>
            <w:rStyle w:val="Hipervnculo"/>
            <w:noProof/>
          </w:rPr>
          <w:t>Figura 2.4 CAgents del Conectivity Brokerage, obtenido de [23]</w:t>
        </w:r>
        <w:r w:rsidR="00C83BA1">
          <w:rPr>
            <w:noProof/>
            <w:webHidden/>
          </w:rPr>
          <w:tab/>
        </w:r>
        <w:r w:rsidR="00C83BA1">
          <w:rPr>
            <w:noProof/>
            <w:webHidden/>
          </w:rPr>
          <w:fldChar w:fldCharType="begin"/>
        </w:r>
        <w:r w:rsidR="00C83BA1">
          <w:rPr>
            <w:noProof/>
            <w:webHidden/>
          </w:rPr>
          <w:instrText xml:space="preserve"> PAGEREF _Toc425173223 \h </w:instrText>
        </w:r>
        <w:r w:rsidR="00C83BA1">
          <w:rPr>
            <w:noProof/>
            <w:webHidden/>
          </w:rPr>
        </w:r>
        <w:r w:rsidR="00C83BA1">
          <w:rPr>
            <w:noProof/>
            <w:webHidden/>
          </w:rPr>
          <w:fldChar w:fldCharType="separate"/>
        </w:r>
        <w:r w:rsidR="00C83BA1">
          <w:rPr>
            <w:noProof/>
            <w:webHidden/>
          </w:rPr>
          <w:t>8</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4" w:history="1">
        <w:r w:rsidR="00C83BA1" w:rsidRPr="00E05A5F">
          <w:rPr>
            <w:rStyle w:val="Hipervnculo"/>
            <w:noProof/>
          </w:rPr>
          <w:t>Figura 2.5 Arquitectura del CRModule, obtenida de [13]</w:t>
        </w:r>
        <w:r w:rsidR="00C83BA1">
          <w:rPr>
            <w:noProof/>
            <w:webHidden/>
          </w:rPr>
          <w:tab/>
        </w:r>
        <w:r w:rsidR="00C83BA1">
          <w:rPr>
            <w:noProof/>
            <w:webHidden/>
          </w:rPr>
          <w:fldChar w:fldCharType="begin"/>
        </w:r>
        <w:r w:rsidR="00C83BA1">
          <w:rPr>
            <w:noProof/>
            <w:webHidden/>
          </w:rPr>
          <w:instrText xml:space="preserve"> PAGEREF _Toc425173224 \h </w:instrText>
        </w:r>
        <w:r w:rsidR="00C83BA1">
          <w:rPr>
            <w:noProof/>
            <w:webHidden/>
          </w:rPr>
        </w:r>
        <w:r w:rsidR="00C83BA1">
          <w:rPr>
            <w:noProof/>
            <w:webHidden/>
          </w:rPr>
          <w:fldChar w:fldCharType="separate"/>
        </w:r>
        <w:r w:rsidR="00C83BA1">
          <w:rPr>
            <w:noProof/>
            <w:webHidden/>
          </w:rPr>
          <w:t>8</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5" w:history="1">
        <w:r w:rsidR="00C83BA1" w:rsidRPr="00E05A5F">
          <w:rPr>
            <w:rStyle w:val="Hipervnculo"/>
            <w:noProof/>
          </w:rPr>
          <w:t>Figura 2.6 Vista detallada del rs232SHIELD, obtenida de [17]</w:t>
        </w:r>
        <w:r w:rsidR="00C83BA1">
          <w:rPr>
            <w:noProof/>
            <w:webHidden/>
          </w:rPr>
          <w:tab/>
        </w:r>
        <w:r w:rsidR="00C83BA1">
          <w:rPr>
            <w:noProof/>
            <w:webHidden/>
          </w:rPr>
          <w:fldChar w:fldCharType="begin"/>
        </w:r>
        <w:r w:rsidR="00C83BA1">
          <w:rPr>
            <w:noProof/>
            <w:webHidden/>
          </w:rPr>
          <w:instrText xml:space="preserve"> PAGEREF _Toc425173225 \h </w:instrText>
        </w:r>
        <w:r w:rsidR="00C83BA1">
          <w:rPr>
            <w:noProof/>
            <w:webHidden/>
          </w:rPr>
        </w:r>
        <w:r w:rsidR="00C83BA1">
          <w:rPr>
            <w:noProof/>
            <w:webHidden/>
          </w:rPr>
          <w:fldChar w:fldCharType="separate"/>
        </w:r>
        <w:r w:rsidR="00C83BA1">
          <w:rPr>
            <w:noProof/>
            <w:webHidden/>
          </w:rPr>
          <w:t>10</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6" w:history="1">
        <w:r w:rsidR="00C83BA1" w:rsidRPr="00E05A5F">
          <w:rPr>
            <w:rStyle w:val="Hipervnculo"/>
            <w:noProof/>
          </w:rPr>
          <w:t>Figura 3.1 Etapas del algoritmo de seguridad</w:t>
        </w:r>
        <w:r w:rsidR="00C83BA1">
          <w:rPr>
            <w:noProof/>
            <w:webHidden/>
          </w:rPr>
          <w:tab/>
        </w:r>
        <w:r w:rsidR="00C83BA1">
          <w:rPr>
            <w:noProof/>
            <w:webHidden/>
          </w:rPr>
          <w:fldChar w:fldCharType="begin"/>
        </w:r>
        <w:r w:rsidR="00C83BA1">
          <w:rPr>
            <w:noProof/>
            <w:webHidden/>
          </w:rPr>
          <w:instrText xml:space="preserve"> PAGEREF _Toc425173226 \h </w:instrText>
        </w:r>
        <w:r w:rsidR="00C83BA1">
          <w:rPr>
            <w:noProof/>
            <w:webHidden/>
          </w:rPr>
        </w:r>
        <w:r w:rsidR="00C83BA1">
          <w:rPr>
            <w:noProof/>
            <w:webHidden/>
          </w:rPr>
          <w:fldChar w:fldCharType="separate"/>
        </w:r>
        <w:r w:rsidR="00C83BA1">
          <w:rPr>
            <w:noProof/>
            <w:webHidden/>
          </w:rPr>
          <w:t>11</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7" w:history="1">
        <w:r w:rsidR="00C83BA1" w:rsidRPr="00E05A5F">
          <w:rPr>
            <w:rStyle w:val="Hipervnculo"/>
            <w:noProof/>
          </w:rPr>
          <w:t>Figura 3.2 Paso de coordenadas de Optimizer a Repository</w:t>
        </w:r>
        <w:r w:rsidR="00C83BA1">
          <w:rPr>
            <w:noProof/>
            <w:webHidden/>
          </w:rPr>
          <w:tab/>
        </w:r>
        <w:r w:rsidR="00C83BA1">
          <w:rPr>
            <w:noProof/>
            <w:webHidden/>
          </w:rPr>
          <w:fldChar w:fldCharType="begin"/>
        </w:r>
        <w:r w:rsidR="00C83BA1">
          <w:rPr>
            <w:noProof/>
            <w:webHidden/>
          </w:rPr>
          <w:instrText xml:space="preserve"> PAGEREF _Toc425173227 \h </w:instrText>
        </w:r>
        <w:r w:rsidR="00C83BA1">
          <w:rPr>
            <w:noProof/>
            <w:webHidden/>
          </w:rPr>
        </w:r>
        <w:r w:rsidR="00C83BA1">
          <w:rPr>
            <w:noProof/>
            <w:webHidden/>
          </w:rPr>
          <w:fldChar w:fldCharType="separate"/>
        </w:r>
        <w:r w:rsidR="00C83BA1">
          <w:rPr>
            <w:noProof/>
            <w:webHidden/>
          </w:rPr>
          <w:t>14</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8" w:history="1">
        <w:r w:rsidR="00C83BA1" w:rsidRPr="00E05A5F">
          <w:rPr>
            <w:rStyle w:val="Hipervnculo"/>
            <w:noProof/>
          </w:rPr>
          <w:t>Figura 3.3 Ejemplo de mapa de clusters, obtenido de [27]</w:t>
        </w:r>
        <w:r w:rsidR="00C83BA1">
          <w:rPr>
            <w:noProof/>
            <w:webHidden/>
          </w:rPr>
          <w:tab/>
        </w:r>
        <w:r w:rsidR="00C83BA1">
          <w:rPr>
            <w:noProof/>
            <w:webHidden/>
          </w:rPr>
          <w:fldChar w:fldCharType="begin"/>
        </w:r>
        <w:r w:rsidR="00C83BA1">
          <w:rPr>
            <w:noProof/>
            <w:webHidden/>
          </w:rPr>
          <w:instrText xml:space="preserve"> PAGEREF _Toc425173228 \h </w:instrText>
        </w:r>
        <w:r w:rsidR="00C83BA1">
          <w:rPr>
            <w:noProof/>
            <w:webHidden/>
          </w:rPr>
        </w:r>
        <w:r w:rsidR="00C83BA1">
          <w:rPr>
            <w:noProof/>
            <w:webHidden/>
          </w:rPr>
          <w:fldChar w:fldCharType="separate"/>
        </w:r>
        <w:r w:rsidR="00C83BA1">
          <w:rPr>
            <w:noProof/>
            <w:webHidden/>
          </w:rPr>
          <w:t>15</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29" w:history="1">
        <w:r w:rsidR="00C83BA1" w:rsidRPr="00E05A5F">
          <w:rPr>
            <w:rStyle w:val="Hipervnculo"/>
            <w:noProof/>
          </w:rPr>
          <w:t>Figura 3.4 Paso de mensajes cuando se detecta un nodo atacante</w:t>
        </w:r>
        <w:r w:rsidR="00C83BA1">
          <w:rPr>
            <w:noProof/>
            <w:webHidden/>
          </w:rPr>
          <w:tab/>
        </w:r>
        <w:r w:rsidR="00C83BA1">
          <w:rPr>
            <w:noProof/>
            <w:webHidden/>
          </w:rPr>
          <w:fldChar w:fldCharType="begin"/>
        </w:r>
        <w:r w:rsidR="00C83BA1">
          <w:rPr>
            <w:noProof/>
            <w:webHidden/>
          </w:rPr>
          <w:instrText xml:space="preserve"> PAGEREF _Toc425173229 \h </w:instrText>
        </w:r>
        <w:r w:rsidR="00C83BA1">
          <w:rPr>
            <w:noProof/>
            <w:webHidden/>
          </w:rPr>
        </w:r>
        <w:r w:rsidR="00C83BA1">
          <w:rPr>
            <w:noProof/>
            <w:webHidden/>
          </w:rPr>
          <w:fldChar w:fldCharType="separate"/>
        </w:r>
        <w:r w:rsidR="00C83BA1">
          <w:rPr>
            <w:noProof/>
            <w:webHidden/>
          </w:rPr>
          <w:t>16</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0" w:history="1">
        <w:r w:rsidR="00C83BA1" w:rsidRPr="00E05A5F">
          <w:rPr>
            <w:rStyle w:val="Hipervnculo"/>
            <w:noProof/>
          </w:rPr>
          <w:t>Figura 4.1 Diagrama de transiciones de la implementación propuesta</w:t>
        </w:r>
        <w:r w:rsidR="00C83BA1">
          <w:rPr>
            <w:noProof/>
            <w:webHidden/>
          </w:rPr>
          <w:tab/>
        </w:r>
        <w:r w:rsidR="00C83BA1">
          <w:rPr>
            <w:noProof/>
            <w:webHidden/>
          </w:rPr>
          <w:fldChar w:fldCharType="begin"/>
        </w:r>
        <w:r w:rsidR="00C83BA1">
          <w:rPr>
            <w:noProof/>
            <w:webHidden/>
          </w:rPr>
          <w:instrText xml:space="preserve"> PAGEREF _Toc425173230 \h </w:instrText>
        </w:r>
        <w:r w:rsidR="00C83BA1">
          <w:rPr>
            <w:noProof/>
            <w:webHidden/>
          </w:rPr>
        </w:r>
        <w:r w:rsidR="00C83BA1">
          <w:rPr>
            <w:noProof/>
            <w:webHidden/>
          </w:rPr>
          <w:fldChar w:fldCharType="separate"/>
        </w:r>
        <w:r w:rsidR="00C83BA1">
          <w:rPr>
            <w:noProof/>
            <w:webHidden/>
          </w:rPr>
          <w:t>20</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1" w:history="1">
        <w:r w:rsidR="00C83BA1" w:rsidRPr="00E05A5F">
          <w:rPr>
            <w:rStyle w:val="Hipervnculo"/>
            <w:noProof/>
          </w:rPr>
          <w:t>Figura 4.2 Diagrama con las acciones que realiza la función Cons y los parámetros Action que se pasan cuando inicia el algoritmo el propio nodo</w:t>
        </w:r>
        <w:r w:rsidR="00C83BA1">
          <w:rPr>
            <w:noProof/>
            <w:webHidden/>
          </w:rPr>
          <w:tab/>
        </w:r>
        <w:r w:rsidR="00C83BA1">
          <w:rPr>
            <w:noProof/>
            <w:webHidden/>
          </w:rPr>
          <w:fldChar w:fldCharType="begin"/>
        </w:r>
        <w:r w:rsidR="00C83BA1">
          <w:rPr>
            <w:noProof/>
            <w:webHidden/>
          </w:rPr>
          <w:instrText xml:space="preserve"> PAGEREF _Toc425173231 \h </w:instrText>
        </w:r>
        <w:r w:rsidR="00C83BA1">
          <w:rPr>
            <w:noProof/>
            <w:webHidden/>
          </w:rPr>
        </w:r>
        <w:r w:rsidR="00C83BA1">
          <w:rPr>
            <w:noProof/>
            <w:webHidden/>
          </w:rPr>
          <w:fldChar w:fldCharType="separate"/>
        </w:r>
        <w:r w:rsidR="00C83BA1">
          <w:rPr>
            <w:noProof/>
            <w:webHidden/>
          </w:rPr>
          <w:t>22</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2" w:history="1">
        <w:r w:rsidR="00C83BA1" w:rsidRPr="00E05A5F">
          <w:rPr>
            <w:rStyle w:val="Hipervnculo"/>
            <w:noProof/>
          </w:rPr>
          <w:t>Figura 4.3 Diagrama con las acciones que realiza la función Cons y los parámetros Action que se pasan cuando inicia el algoritmo otro nodo de la red</w:t>
        </w:r>
        <w:r w:rsidR="00C83BA1">
          <w:rPr>
            <w:noProof/>
            <w:webHidden/>
          </w:rPr>
          <w:tab/>
        </w:r>
        <w:r w:rsidR="00C83BA1">
          <w:rPr>
            <w:noProof/>
            <w:webHidden/>
          </w:rPr>
          <w:fldChar w:fldCharType="begin"/>
        </w:r>
        <w:r w:rsidR="00C83BA1">
          <w:rPr>
            <w:noProof/>
            <w:webHidden/>
          </w:rPr>
          <w:instrText xml:space="preserve"> PAGEREF _Toc425173232 \h </w:instrText>
        </w:r>
        <w:r w:rsidR="00C83BA1">
          <w:rPr>
            <w:noProof/>
            <w:webHidden/>
          </w:rPr>
        </w:r>
        <w:r w:rsidR="00C83BA1">
          <w:rPr>
            <w:noProof/>
            <w:webHidden/>
          </w:rPr>
          <w:fldChar w:fldCharType="separate"/>
        </w:r>
        <w:r w:rsidR="00C83BA1">
          <w:rPr>
            <w:noProof/>
            <w:webHidden/>
          </w:rPr>
          <w:t>23</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3" w:history="1">
        <w:r w:rsidR="00C83BA1" w:rsidRPr="00E05A5F">
          <w:rPr>
            <w:rStyle w:val="Hipervnculo"/>
            <w:noProof/>
          </w:rPr>
          <w:t>Figura 4.4 Diagrama de mensajes entre sub-módulos cuando se recibe una petición de cambio de canal</w:t>
        </w:r>
        <w:r w:rsidR="00C83BA1">
          <w:rPr>
            <w:noProof/>
            <w:webHidden/>
          </w:rPr>
          <w:tab/>
        </w:r>
        <w:r w:rsidR="00C83BA1">
          <w:rPr>
            <w:noProof/>
            <w:webHidden/>
          </w:rPr>
          <w:fldChar w:fldCharType="begin"/>
        </w:r>
        <w:r w:rsidR="00C83BA1">
          <w:rPr>
            <w:noProof/>
            <w:webHidden/>
          </w:rPr>
          <w:instrText xml:space="preserve"> PAGEREF _Toc425173233 \h </w:instrText>
        </w:r>
        <w:r w:rsidR="00C83BA1">
          <w:rPr>
            <w:noProof/>
            <w:webHidden/>
          </w:rPr>
        </w:r>
        <w:r w:rsidR="00C83BA1">
          <w:rPr>
            <w:noProof/>
            <w:webHidden/>
          </w:rPr>
          <w:fldChar w:fldCharType="separate"/>
        </w:r>
        <w:r w:rsidR="00C83BA1">
          <w:rPr>
            <w:noProof/>
            <w:webHidden/>
          </w:rPr>
          <w:t>23</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4" w:history="1">
        <w:r w:rsidR="00C83BA1" w:rsidRPr="00E05A5F">
          <w:rPr>
            <w:rStyle w:val="Hipervnculo"/>
            <w:noProof/>
          </w:rPr>
          <w:t>Figura 4.5 Diagrama de mensajes entre sub-módulos cuando se recibe una respuesta a una petición de cambio de canal</w:t>
        </w:r>
        <w:r w:rsidR="00C83BA1">
          <w:rPr>
            <w:noProof/>
            <w:webHidden/>
          </w:rPr>
          <w:tab/>
        </w:r>
        <w:r w:rsidR="00C83BA1">
          <w:rPr>
            <w:noProof/>
            <w:webHidden/>
          </w:rPr>
          <w:fldChar w:fldCharType="begin"/>
        </w:r>
        <w:r w:rsidR="00C83BA1">
          <w:rPr>
            <w:noProof/>
            <w:webHidden/>
          </w:rPr>
          <w:instrText xml:space="preserve"> PAGEREF _Toc425173234 \h </w:instrText>
        </w:r>
        <w:r w:rsidR="00C83BA1">
          <w:rPr>
            <w:noProof/>
            <w:webHidden/>
          </w:rPr>
        </w:r>
        <w:r w:rsidR="00C83BA1">
          <w:rPr>
            <w:noProof/>
            <w:webHidden/>
          </w:rPr>
          <w:fldChar w:fldCharType="separate"/>
        </w:r>
        <w:r w:rsidR="00C83BA1">
          <w:rPr>
            <w:noProof/>
            <w:webHidden/>
          </w:rPr>
          <w:t>24</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5" w:history="1">
        <w:r w:rsidR="00C83BA1" w:rsidRPr="00E05A5F">
          <w:rPr>
            <w:rStyle w:val="Hipervnculo"/>
            <w:noProof/>
          </w:rPr>
          <w:t>Figura 4.6 Diagrama de mensajes entre sub-módulos cuando se recibe una respuesta de cambio de canal con un canal diferente al propuesto inicialmente</w:t>
        </w:r>
        <w:r w:rsidR="00C83BA1">
          <w:rPr>
            <w:noProof/>
            <w:webHidden/>
          </w:rPr>
          <w:tab/>
        </w:r>
        <w:r w:rsidR="00C83BA1">
          <w:rPr>
            <w:noProof/>
            <w:webHidden/>
          </w:rPr>
          <w:fldChar w:fldCharType="begin"/>
        </w:r>
        <w:r w:rsidR="00C83BA1">
          <w:rPr>
            <w:noProof/>
            <w:webHidden/>
          </w:rPr>
          <w:instrText xml:space="preserve"> PAGEREF _Toc425173235 \h </w:instrText>
        </w:r>
        <w:r w:rsidR="00C83BA1">
          <w:rPr>
            <w:noProof/>
            <w:webHidden/>
          </w:rPr>
        </w:r>
        <w:r w:rsidR="00C83BA1">
          <w:rPr>
            <w:noProof/>
            <w:webHidden/>
          </w:rPr>
          <w:fldChar w:fldCharType="separate"/>
        </w:r>
        <w:r w:rsidR="00C83BA1">
          <w:rPr>
            <w:noProof/>
            <w:webHidden/>
          </w:rPr>
          <w:t>25</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6" w:history="1">
        <w:r w:rsidR="00C83BA1" w:rsidRPr="00E05A5F">
          <w:rPr>
            <w:rStyle w:val="Hipervnculo"/>
            <w:noProof/>
          </w:rPr>
          <w:t>Figura 4.7 Diagrama de peticiones a Optimizer cuando se recibe información de sensado de otro nodo y éste se encuentra en estado Clear</w:t>
        </w:r>
        <w:r w:rsidR="00C83BA1">
          <w:rPr>
            <w:noProof/>
            <w:webHidden/>
          </w:rPr>
          <w:tab/>
        </w:r>
        <w:r w:rsidR="00C83BA1">
          <w:rPr>
            <w:noProof/>
            <w:webHidden/>
          </w:rPr>
          <w:fldChar w:fldCharType="begin"/>
        </w:r>
        <w:r w:rsidR="00C83BA1">
          <w:rPr>
            <w:noProof/>
            <w:webHidden/>
          </w:rPr>
          <w:instrText xml:space="preserve"> PAGEREF _Toc425173236 \h </w:instrText>
        </w:r>
        <w:r w:rsidR="00C83BA1">
          <w:rPr>
            <w:noProof/>
            <w:webHidden/>
          </w:rPr>
        </w:r>
        <w:r w:rsidR="00C83BA1">
          <w:rPr>
            <w:noProof/>
            <w:webHidden/>
          </w:rPr>
          <w:fldChar w:fldCharType="separate"/>
        </w:r>
        <w:r w:rsidR="00C83BA1">
          <w:rPr>
            <w:noProof/>
            <w:webHidden/>
          </w:rPr>
          <w:t>26</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7" w:history="1">
        <w:r w:rsidR="00C83BA1" w:rsidRPr="00E05A5F">
          <w:rPr>
            <w:rStyle w:val="Hipervnculo"/>
            <w:noProof/>
          </w:rPr>
          <w:t>Figura 4.8 Diagrama de peticiones a Optimizer cuando se recibe información de sensado de otro nodo y éste se encuentra en estado esperando decisión resto de nodos.</w:t>
        </w:r>
        <w:r w:rsidR="00C83BA1">
          <w:rPr>
            <w:noProof/>
            <w:webHidden/>
          </w:rPr>
          <w:tab/>
        </w:r>
        <w:r w:rsidR="00C83BA1">
          <w:rPr>
            <w:noProof/>
            <w:webHidden/>
          </w:rPr>
          <w:fldChar w:fldCharType="begin"/>
        </w:r>
        <w:r w:rsidR="00C83BA1">
          <w:rPr>
            <w:noProof/>
            <w:webHidden/>
          </w:rPr>
          <w:instrText xml:space="preserve"> PAGEREF _Toc425173237 \h </w:instrText>
        </w:r>
        <w:r w:rsidR="00C83BA1">
          <w:rPr>
            <w:noProof/>
            <w:webHidden/>
          </w:rPr>
        </w:r>
        <w:r w:rsidR="00C83BA1">
          <w:rPr>
            <w:noProof/>
            <w:webHidden/>
          </w:rPr>
          <w:fldChar w:fldCharType="separate"/>
        </w:r>
        <w:r w:rsidR="00C83BA1">
          <w:rPr>
            <w:noProof/>
            <w:webHidden/>
          </w:rPr>
          <w:t>26</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8" w:history="1">
        <w:r w:rsidR="00C83BA1" w:rsidRPr="00E05A5F">
          <w:rPr>
            <w:rStyle w:val="Hipervnculo"/>
            <w:noProof/>
          </w:rPr>
          <w:t>Figura 4.9 Diagrama de peticiones a Optimizer cuando se recibe información de sensado de otro nodo y éste se encuentra en estado esperando decisión final</w:t>
        </w:r>
        <w:r w:rsidR="00C83BA1">
          <w:rPr>
            <w:noProof/>
            <w:webHidden/>
          </w:rPr>
          <w:tab/>
        </w:r>
        <w:r w:rsidR="00C83BA1">
          <w:rPr>
            <w:noProof/>
            <w:webHidden/>
          </w:rPr>
          <w:fldChar w:fldCharType="begin"/>
        </w:r>
        <w:r w:rsidR="00C83BA1">
          <w:rPr>
            <w:noProof/>
            <w:webHidden/>
          </w:rPr>
          <w:instrText xml:space="preserve"> PAGEREF _Toc425173238 \h </w:instrText>
        </w:r>
        <w:r w:rsidR="00C83BA1">
          <w:rPr>
            <w:noProof/>
            <w:webHidden/>
          </w:rPr>
        </w:r>
        <w:r w:rsidR="00C83BA1">
          <w:rPr>
            <w:noProof/>
            <w:webHidden/>
          </w:rPr>
          <w:fldChar w:fldCharType="separate"/>
        </w:r>
        <w:r w:rsidR="00C83BA1">
          <w:rPr>
            <w:noProof/>
            <w:webHidden/>
          </w:rPr>
          <w:t>26</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39" w:history="1">
        <w:r w:rsidR="00C83BA1" w:rsidRPr="00E05A5F">
          <w:rPr>
            <w:rStyle w:val="Hipervnculo"/>
            <w:noProof/>
          </w:rPr>
          <w:t>Figura 5.1 Propuesta de escenario de CWSN en el B-105 lab</w:t>
        </w:r>
        <w:r w:rsidR="00C83BA1">
          <w:rPr>
            <w:noProof/>
            <w:webHidden/>
          </w:rPr>
          <w:tab/>
        </w:r>
        <w:r w:rsidR="00C83BA1">
          <w:rPr>
            <w:noProof/>
            <w:webHidden/>
          </w:rPr>
          <w:fldChar w:fldCharType="begin"/>
        </w:r>
        <w:r w:rsidR="00C83BA1">
          <w:rPr>
            <w:noProof/>
            <w:webHidden/>
          </w:rPr>
          <w:instrText xml:space="preserve"> PAGEREF _Toc425173239 \h </w:instrText>
        </w:r>
        <w:r w:rsidR="00C83BA1">
          <w:rPr>
            <w:noProof/>
            <w:webHidden/>
          </w:rPr>
        </w:r>
        <w:r w:rsidR="00C83BA1">
          <w:rPr>
            <w:noProof/>
            <w:webHidden/>
          </w:rPr>
          <w:fldChar w:fldCharType="separate"/>
        </w:r>
        <w:r w:rsidR="00C83BA1">
          <w:rPr>
            <w:noProof/>
            <w:webHidden/>
          </w:rPr>
          <w:t>29</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0" w:history="1">
        <w:r w:rsidR="00C83BA1" w:rsidRPr="00E05A5F">
          <w:rPr>
            <w:rStyle w:val="Hipervnculo"/>
            <w:noProof/>
          </w:rPr>
          <w:t>Figura 5.2 Diagrama de ejecución de la aplicación</w:t>
        </w:r>
        <w:r w:rsidR="00C83BA1">
          <w:rPr>
            <w:noProof/>
            <w:webHidden/>
          </w:rPr>
          <w:tab/>
        </w:r>
        <w:r w:rsidR="00C83BA1">
          <w:rPr>
            <w:noProof/>
            <w:webHidden/>
          </w:rPr>
          <w:fldChar w:fldCharType="begin"/>
        </w:r>
        <w:r w:rsidR="00C83BA1">
          <w:rPr>
            <w:noProof/>
            <w:webHidden/>
          </w:rPr>
          <w:instrText xml:space="preserve"> PAGEREF _Toc425173240 \h </w:instrText>
        </w:r>
        <w:r w:rsidR="00C83BA1">
          <w:rPr>
            <w:noProof/>
            <w:webHidden/>
          </w:rPr>
        </w:r>
        <w:r w:rsidR="00C83BA1">
          <w:rPr>
            <w:noProof/>
            <w:webHidden/>
          </w:rPr>
          <w:fldChar w:fldCharType="separate"/>
        </w:r>
        <w:r w:rsidR="00C83BA1">
          <w:rPr>
            <w:noProof/>
            <w:webHidden/>
          </w:rPr>
          <w:t>31</w:t>
        </w:r>
        <w:r w:rsidR="00C83BA1">
          <w:rPr>
            <w:noProof/>
            <w:webHidden/>
          </w:rPr>
          <w:fldChar w:fldCharType="end"/>
        </w:r>
      </w:hyperlink>
    </w:p>
    <w:p w:rsidR="00C83BA1"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C83BA1" w:rsidRDefault="003157E6">
      <w:pPr>
        <w:pStyle w:val="Tabladeilustraciones"/>
        <w:tabs>
          <w:tab w:val="right" w:leader="dot" w:pos="8494"/>
        </w:tabs>
        <w:rPr>
          <w:rFonts w:eastAsiaTheme="minorEastAsia"/>
          <w:noProof/>
          <w:lang w:eastAsia="es-ES"/>
        </w:rPr>
      </w:pPr>
      <w:hyperlink w:anchor="_Toc425173241" w:history="1">
        <w:r w:rsidR="00C83BA1" w:rsidRPr="00B61F70">
          <w:rPr>
            <w:rStyle w:val="Hipervnculo"/>
            <w:noProof/>
          </w:rPr>
          <w:t>Ecuación 3.1 Cálculo de nuevo radio y centro cuando se recibe un paquete que pertenece a un cluster</w:t>
        </w:r>
        <w:r w:rsidR="00C83BA1">
          <w:rPr>
            <w:noProof/>
            <w:webHidden/>
          </w:rPr>
          <w:tab/>
        </w:r>
        <w:r w:rsidR="00C83BA1">
          <w:rPr>
            <w:noProof/>
            <w:webHidden/>
          </w:rPr>
          <w:fldChar w:fldCharType="begin"/>
        </w:r>
        <w:r w:rsidR="00C83BA1">
          <w:rPr>
            <w:noProof/>
            <w:webHidden/>
          </w:rPr>
          <w:instrText xml:space="preserve"> PAGEREF _Toc425173241 \h </w:instrText>
        </w:r>
        <w:r w:rsidR="00C83BA1">
          <w:rPr>
            <w:noProof/>
            <w:webHidden/>
          </w:rPr>
        </w:r>
        <w:r w:rsidR="00C83BA1">
          <w:rPr>
            <w:noProof/>
            <w:webHidden/>
          </w:rPr>
          <w:fldChar w:fldCharType="separate"/>
        </w:r>
        <w:r w:rsidR="00C83BA1">
          <w:rPr>
            <w:noProof/>
            <w:webHidden/>
          </w:rPr>
          <w:t>14</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2" w:history="1">
        <w:r w:rsidR="00C83BA1" w:rsidRPr="00B61F70">
          <w:rPr>
            <w:rStyle w:val="Hipervnculo"/>
            <w:noProof/>
          </w:rPr>
          <w:t>Ecuación 3.2 Cálculo de la distancia entre dos puntos</w:t>
        </w:r>
        <w:r w:rsidR="00C83BA1">
          <w:rPr>
            <w:noProof/>
            <w:webHidden/>
          </w:rPr>
          <w:tab/>
        </w:r>
        <w:r w:rsidR="00C83BA1">
          <w:rPr>
            <w:noProof/>
            <w:webHidden/>
          </w:rPr>
          <w:fldChar w:fldCharType="begin"/>
        </w:r>
        <w:r w:rsidR="00C83BA1">
          <w:rPr>
            <w:noProof/>
            <w:webHidden/>
          </w:rPr>
          <w:instrText xml:space="preserve"> PAGEREF _Toc425173242 \h </w:instrText>
        </w:r>
        <w:r w:rsidR="00C83BA1">
          <w:rPr>
            <w:noProof/>
            <w:webHidden/>
          </w:rPr>
        </w:r>
        <w:r w:rsidR="00C83BA1">
          <w:rPr>
            <w:noProof/>
            <w:webHidden/>
          </w:rPr>
          <w:fldChar w:fldCharType="separate"/>
        </w:r>
        <w:r w:rsidR="00C83BA1">
          <w:rPr>
            <w:noProof/>
            <w:webHidden/>
          </w:rPr>
          <w:t>15</w:t>
        </w:r>
        <w:r w:rsidR="00C83BA1">
          <w:rPr>
            <w:noProof/>
            <w:webHidden/>
          </w:rPr>
          <w:fldChar w:fldCharType="end"/>
        </w:r>
      </w:hyperlink>
    </w:p>
    <w:p w:rsidR="00C83BA1" w:rsidRDefault="00BA5B73" w:rsidP="005754EE">
      <w:pPr>
        <w:rPr>
          <w:noProof/>
        </w:rPr>
      </w:pPr>
      <w:r>
        <w:fldChar w:fldCharType="end"/>
      </w:r>
      <w:r>
        <w:fldChar w:fldCharType="begin"/>
      </w:r>
      <w:r>
        <w:instrText xml:space="preserve"> TOC \h \z \c "Tabla" </w:instrText>
      </w:r>
      <w:r>
        <w:fldChar w:fldCharType="separate"/>
      </w:r>
    </w:p>
    <w:p w:rsidR="00C83BA1" w:rsidRDefault="003157E6">
      <w:pPr>
        <w:pStyle w:val="Tabladeilustraciones"/>
        <w:tabs>
          <w:tab w:val="right" w:leader="dot" w:pos="8494"/>
        </w:tabs>
        <w:rPr>
          <w:rFonts w:eastAsiaTheme="minorEastAsia"/>
          <w:noProof/>
          <w:lang w:eastAsia="es-ES"/>
        </w:rPr>
      </w:pPr>
      <w:hyperlink w:anchor="_Toc425173243" w:history="1">
        <w:r w:rsidR="00C83BA1" w:rsidRPr="009A0AE8">
          <w:rPr>
            <w:rStyle w:val="Hipervnculo"/>
            <w:noProof/>
          </w:rPr>
          <w:t>Tabla 3.1 Funciones implementadas para el algoritmo de seguridad</w:t>
        </w:r>
        <w:r w:rsidR="00C83BA1">
          <w:rPr>
            <w:noProof/>
            <w:webHidden/>
          </w:rPr>
          <w:tab/>
        </w:r>
        <w:r w:rsidR="00C83BA1">
          <w:rPr>
            <w:noProof/>
            <w:webHidden/>
          </w:rPr>
          <w:fldChar w:fldCharType="begin"/>
        </w:r>
        <w:r w:rsidR="00C83BA1">
          <w:rPr>
            <w:noProof/>
            <w:webHidden/>
          </w:rPr>
          <w:instrText xml:space="preserve"> PAGEREF _Toc425173243 \h </w:instrText>
        </w:r>
        <w:r w:rsidR="00C83BA1">
          <w:rPr>
            <w:noProof/>
            <w:webHidden/>
          </w:rPr>
        </w:r>
        <w:r w:rsidR="00C83BA1">
          <w:rPr>
            <w:noProof/>
            <w:webHidden/>
          </w:rPr>
          <w:fldChar w:fldCharType="separate"/>
        </w:r>
        <w:r w:rsidR="00C83BA1">
          <w:rPr>
            <w:noProof/>
            <w:webHidden/>
          </w:rPr>
          <w:t>13</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4" w:history="1">
        <w:r w:rsidR="00C83BA1" w:rsidRPr="009A0AE8">
          <w:rPr>
            <w:rStyle w:val="Hipervnculo"/>
            <w:noProof/>
          </w:rPr>
          <w:t>Tabla 3.2 Valores del parámetro Action de los mensajes dirigidos a Repository</w:t>
        </w:r>
        <w:r w:rsidR="00C83BA1">
          <w:rPr>
            <w:noProof/>
            <w:webHidden/>
          </w:rPr>
          <w:tab/>
        </w:r>
        <w:r w:rsidR="00C83BA1">
          <w:rPr>
            <w:noProof/>
            <w:webHidden/>
          </w:rPr>
          <w:fldChar w:fldCharType="begin"/>
        </w:r>
        <w:r w:rsidR="00C83BA1">
          <w:rPr>
            <w:noProof/>
            <w:webHidden/>
          </w:rPr>
          <w:instrText xml:space="preserve"> PAGEREF _Toc425173244 \h </w:instrText>
        </w:r>
        <w:r w:rsidR="00C83BA1">
          <w:rPr>
            <w:noProof/>
            <w:webHidden/>
          </w:rPr>
        </w:r>
        <w:r w:rsidR="00C83BA1">
          <w:rPr>
            <w:noProof/>
            <w:webHidden/>
          </w:rPr>
          <w:fldChar w:fldCharType="separate"/>
        </w:r>
        <w:r w:rsidR="00C83BA1">
          <w:rPr>
            <w:noProof/>
            <w:webHidden/>
          </w:rPr>
          <w:t>17</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5" w:history="1">
        <w:r w:rsidR="00C83BA1" w:rsidRPr="009A0AE8">
          <w:rPr>
            <w:rStyle w:val="Hipervnculo"/>
            <w:noProof/>
          </w:rPr>
          <w:t>Tabla 3.3 Valores del parámetro DataType de los mensajes dirigidos a Repository</w:t>
        </w:r>
        <w:r w:rsidR="00C83BA1">
          <w:rPr>
            <w:noProof/>
            <w:webHidden/>
          </w:rPr>
          <w:tab/>
        </w:r>
        <w:r w:rsidR="00C83BA1">
          <w:rPr>
            <w:noProof/>
            <w:webHidden/>
          </w:rPr>
          <w:fldChar w:fldCharType="begin"/>
        </w:r>
        <w:r w:rsidR="00C83BA1">
          <w:rPr>
            <w:noProof/>
            <w:webHidden/>
          </w:rPr>
          <w:instrText xml:space="preserve"> PAGEREF _Toc425173245 \h </w:instrText>
        </w:r>
        <w:r w:rsidR="00C83BA1">
          <w:rPr>
            <w:noProof/>
            <w:webHidden/>
          </w:rPr>
        </w:r>
        <w:r w:rsidR="00C83BA1">
          <w:rPr>
            <w:noProof/>
            <w:webHidden/>
          </w:rPr>
          <w:fldChar w:fldCharType="separate"/>
        </w:r>
        <w:r w:rsidR="00C83BA1">
          <w:rPr>
            <w:noProof/>
            <w:webHidden/>
          </w:rPr>
          <w:t>17</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6" w:history="1">
        <w:r w:rsidR="00C83BA1" w:rsidRPr="009A0AE8">
          <w:rPr>
            <w:rStyle w:val="Hipervnculo"/>
            <w:noProof/>
          </w:rPr>
          <w:t>Tabla 3.4 Ejemplo de tabla de atacantes inicializada con dos nodos en la red</w:t>
        </w:r>
        <w:r w:rsidR="00C83BA1">
          <w:rPr>
            <w:noProof/>
            <w:webHidden/>
          </w:rPr>
          <w:tab/>
        </w:r>
        <w:r w:rsidR="00C83BA1">
          <w:rPr>
            <w:noProof/>
            <w:webHidden/>
          </w:rPr>
          <w:fldChar w:fldCharType="begin"/>
        </w:r>
        <w:r w:rsidR="00C83BA1">
          <w:rPr>
            <w:noProof/>
            <w:webHidden/>
          </w:rPr>
          <w:instrText xml:space="preserve"> PAGEREF _Toc425173246 \h </w:instrText>
        </w:r>
        <w:r w:rsidR="00C83BA1">
          <w:rPr>
            <w:noProof/>
            <w:webHidden/>
          </w:rPr>
        </w:r>
        <w:r w:rsidR="00C83BA1">
          <w:rPr>
            <w:noProof/>
            <w:webHidden/>
          </w:rPr>
          <w:fldChar w:fldCharType="separate"/>
        </w:r>
        <w:r w:rsidR="00C83BA1">
          <w:rPr>
            <w:noProof/>
            <w:webHidden/>
          </w:rPr>
          <w:t>17</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7" w:history="1">
        <w:r w:rsidR="00C83BA1" w:rsidRPr="009A0AE8">
          <w:rPr>
            <w:rStyle w:val="Hipervnculo"/>
            <w:noProof/>
          </w:rPr>
          <w:t>Tabla 4.1 Funciones nuevas o modificadas para el algoritmo de reducción del consumo</w:t>
        </w:r>
        <w:r w:rsidR="00C83BA1">
          <w:rPr>
            <w:noProof/>
            <w:webHidden/>
          </w:rPr>
          <w:tab/>
        </w:r>
        <w:r w:rsidR="00C83BA1">
          <w:rPr>
            <w:noProof/>
            <w:webHidden/>
          </w:rPr>
          <w:fldChar w:fldCharType="begin"/>
        </w:r>
        <w:r w:rsidR="00C83BA1">
          <w:rPr>
            <w:noProof/>
            <w:webHidden/>
          </w:rPr>
          <w:instrText xml:space="preserve"> PAGEREF _Toc425173247 \h </w:instrText>
        </w:r>
        <w:r w:rsidR="00C83BA1">
          <w:rPr>
            <w:noProof/>
            <w:webHidden/>
          </w:rPr>
        </w:r>
        <w:r w:rsidR="00C83BA1">
          <w:rPr>
            <w:noProof/>
            <w:webHidden/>
          </w:rPr>
          <w:fldChar w:fldCharType="separate"/>
        </w:r>
        <w:r w:rsidR="00C83BA1">
          <w:rPr>
            <w:noProof/>
            <w:webHidden/>
          </w:rPr>
          <w:t>21</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8" w:history="1">
        <w:r w:rsidR="00C83BA1" w:rsidRPr="009A0AE8">
          <w:rPr>
            <w:rStyle w:val="Hipervnculo"/>
            <w:noProof/>
          </w:rPr>
          <w:t>Tabla 4.2 Valores del parámetro Action de los mensajes con destino Optimizer</w:t>
        </w:r>
        <w:r w:rsidR="00C83BA1">
          <w:rPr>
            <w:noProof/>
            <w:webHidden/>
          </w:rPr>
          <w:tab/>
        </w:r>
        <w:r w:rsidR="00C83BA1">
          <w:rPr>
            <w:noProof/>
            <w:webHidden/>
          </w:rPr>
          <w:fldChar w:fldCharType="begin"/>
        </w:r>
        <w:r w:rsidR="00C83BA1">
          <w:rPr>
            <w:noProof/>
            <w:webHidden/>
          </w:rPr>
          <w:instrText xml:space="preserve"> PAGEREF _Toc425173248 \h </w:instrText>
        </w:r>
        <w:r w:rsidR="00C83BA1">
          <w:rPr>
            <w:noProof/>
            <w:webHidden/>
          </w:rPr>
        </w:r>
        <w:r w:rsidR="00C83BA1">
          <w:rPr>
            <w:noProof/>
            <w:webHidden/>
          </w:rPr>
          <w:fldChar w:fldCharType="separate"/>
        </w:r>
        <w:r w:rsidR="00C83BA1">
          <w:rPr>
            <w:noProof/>
            <w:webHidden/>
          </w:rPr>
          <w:t>21</w:t>
        </w:r>
        <w:r w:rsidR="00C83BA1">
          <w:rPr>
            <w:noProof/>
            <w:webHidden/>
          </w:rPr>
          <w:fldChar w:fldCharType="end"/>
        </w:r>
      </w:hyperlink>
    </w:p>
    <w:p w:rsidR="00C83BA1" w:rsidRDefault="003157E6">
      <w:pPr>
        <w:pStyle w:val="Tabladeilustraciones"/>
        <w:tabs>
          <w:tab w:val="right" w:leader="dot" w:pos="8494"/>
        </w:tabs>
        <w:rPr>
          <w:rFonts w:eastAsiaTheme="minorEastAsia"/>
          <w:noProof/>
          <w:lang w:eastAsia="es-ES"/>
        </w:rPr>
      </w:pPr>
      <w:hyperlink w:anchor="_Toc425173249" w:history="1">
        <w:r w:rsidR="00C83BA1" w:rsidRPr="009A0AE8">
          <w:rPr>
            <w:rStyle w:val="Hipervnculo"/>
            <w:noProof/>
          </w:rPr>
          <w:t>Tabla 4.3 Valores del parámetro Param1 cuando se recibe un mensaje con Action igual a ActProcRq</w:t>
        </w:r>
        <w:r w:rsidR="00C83BA1">
          <w:rPr>
            <w:noProof/>
            <w:webHidden/>
          </w:rPr>
          <w:tab/>
        </w:r>
        <w:r w:rsidR="00C83BA1">
          <w:rPr>
            <w:noProof/>
            <w:webHidden/>
          </w:rPr>
          <w:fldChar w:fldCharType="begin"/>
        </w:r>
        <w:r w:rsidR="00C83BA1">
          <w:rPr>
            <w:noProof/>
            <w:webHidden/>
          </w:rPr>
          <w:instrText xml:space="preserve"> PAGEREF _Toc425173249 \h </w:instrText>
        </w:r>
        <w:r w:rsidR="00C83BA1">
          <w:rPr>
            <w:noProof/>
            <w:webHidden/>
          </w:rPr>
        </w:r>
        <w:r w:rsidR="00C83BA1">
          <w:rPr>
            <w:noProof/>
            <w:webHidden/>
          </w:rPr>
          <w:fldChar w:fldCharType="separate"/>
        </w:r>
        <w:r w:rsidR="00C83BA1">
          <w:rPr>
            <w:noProof/>
            <w:webHidden/>
          </w:rPr>
          <w:t>22</w:t>
        </w:r>
        <w:r w:rsidR="00C83BA1">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5821D6">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5173180"/>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005B70ED">
        <w:t>inalámbrica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w:t>
      </w:r>
      <w:r w:rsidR="005F260E">
        <w:t xml:space="preserve"> los sensores que recogen la información,</w:t>
      </w:r>
      <w:r>
        <w:t xml:space="preserve">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5" w:name="_Toc425173216"/>
      <w:r>
        <w:t xml:space="preserve">Figura </w:t>
      </w:r>
      <w:fldSimple w:instr=" STYLEREF 1 \s ">
        <w:r w:rsidR="00C83BA1">
          <w:rPr>
            <w:noProof/>
          </w:rPr>
          <w:t>1</w:t>
        </w:r>
      </w:fldSimple>
      <w:r w:rsidR="00107E47">
        <w:t>.</w:t>
      </w:r>
      <w:fldSimple w:instr=" SEQ Figura \* ARABIC \s 1 ">
        <w:r w:rsidR="00C83BA1">
          <w:rPr>
            <w:noProof/>
          </w:rPr>
          <w:t>1</w:t>
        </w:r>
      </w:fldSimple>
      <w:r>
        <w:t xml:space="preserve"> Topologías de red</w:t>
      </w:r>
      <w:r w:rsidR="00DF48B5">
        <w:t xml:space="preserve"> de las</w:t>
      </w:r>
      <w:r>
        <w:t xml:space="preserve"> WSN</w:t>
      </w:r>
      <w:r w:rsidR="00DF48B5">
        <w:t>s</w:t>
      </w:r>
      <w:r>
        <w:t xml:space="preserve">,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5"/>
      <w:r>
        <w:fldChar w:fldCharType="end"/>
      </w:r>
    </w:p>
    <w:p w:rsidR="003F5B3B" w:rsidRDefault="003F5B3B" w:rsidP="003F5B3B">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Area Network). El propósito de este estándar está centrado en la habilitación de comunicación entre dispositivos con bajo coste y velocidad. Se definen los niveles de enlace (MAC) y físico (PHY) del modelo OSI (Open Systems Interconnection),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w:t>
      </w:r>
      <w:r w:rsidR="00B862B2">
        <w:t>s</w:t>
      </w:r>
      <w:r>
        <w:t xml:space="preserve"> estándar</w:t>
      </w:r>
      <w:r w:rsidR="00B862B2">
        <w:t>es</w:t>
      </w:r>
      <w:r>
        <w:t xml:space="preserve"> m</w:t>
      </w:r>
      <w:r w:rsidR="00B862B2">
        <w:t>uy utilizado son</w:t>
      </w:r>
      <w:r w:rsidR="00AC05DA">
        <w:t xml:space="preserve">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rsidR="00B862B2">
        <w:t xml:space="preserve"> y el 802.15.1</w:t>
      </w:r>
      <w:r w:rsidR="005F260E">
        <w:t xml:space="preserve"> </w:t>
      </w:r>
      <w:r w:rsidR="005F260E">
        <w:fldChar w:fldCharType="begin" w:fldLock="1"/>
      </w:r>
      <w:r w:rsidR="005F260E">
        <w:instrText>ADDIN CSL_CITATION { "citationItems" : [ { "id" : "ITEM-1", "itemData" : { "URL" : "http://www.ieee802.org/15/", "id" : "ITEM-1", "issued" : { "date-parts" : [ [ "0" ] ] }, "title" : "IEEE 802.15 Working Group for WPAN", "type" : "webpage" }, "uris" : [ "http://www.mendeley.com/documents/?uuid=2aaad1d5-85e9-4c22-b1f5-640bd4615601" ] } ], "mendeley" : { "formattedCitation" : "[9]", "plainTextFormattedCitation" : "[9]", "previouslyFormattedCitation" : "[9]" }, "properties" : { "noteIndex" : 0 }, "schema" : "https://github.com/citation-style-language/schema/raw/master/csl-citation.json" }</w:instrText>
      </w:r>
      <w:r w:rsidR="005F260E">
        <w:fldChar w:fldCharType="separate"/>
      </w:r>
      <w:r w:rsidR="005F260E" w:rsidRPr="005F260E">
        <w:rPr>
          <w:noProof/>
        </w:rPr>
        <w:t>[9]</w:t>
      </w:r>
      <w:r w:rsidR="005F260E">
        <w:fldChar w:fldCharType="end"/>
      </w:r>
      <w:r w:rsidR="00B862B2">
        <w:t xml:space="preserve"> en el que está basado Bluetooth</w:t>
      </w:r>
      <w:r w:rsidR="005F260E">
        <w:t xml:space="preserve"> </w:t>
      </w:r>
      <w:r w:rsidR="005F260E">
        <w:fldChar w:fldCharType="begin" w:fldLock="1"/>
      </w:r>
      <w:r w:rsidR="00A17C89">
        <w:instrText>ADDIN CSL_CITATION { "citationItems" : [ { "id" : "ITEM-1", "itemData" : { "URL" : "https://www.bluetooth.org/en-us", "id" : "ITEM-1", "issued" : { "date-parts" : [ [ "0" ] ] }, "title" : "Bluetooth Alliance", "type" : "webpage" }, "uris" : [ "http://www.mendeley.com/documents/?uuid=e4c014f9-9efb-4225-8207-450d3750a913" ] } ], "mendeley" : { "formattedCitation" : "[10]", "plainTextFormattedCitation" : "[10]", "previouslyFormattedCitation" : "[10]" }, "properties" : { "noteIndex" : 0 }, "schema" : "https://github.com/citation-style-language/schema/raw/master/csl-citation.json" }</w:instrText>
      </w:r>
      <w:r w:rsidR="005F260E">
        <w:fldChar w:fldCharType="separate"/>
      </w:r>
      <w:r w:rsidR="005F260E" w:rsidRPr="005F260E">
        <w:rPr>
          <w:noProof/>
        </w:rPr>
        <w:t>[10]</w:t>
      </w:r>
      <w:r w:rsidR="005F260E">
        <w:fldChar w:fldCharType="end"/>
      </w:r>
      <w:r>
        <w:t>.</w:t>
      </w:r>
    </w:p>
    <w:p w:rsidR="000E6305" w:rsidRDefault="000E6305" w:rsidP="00E2036F">
      <w:r>
        <w:t>En los últimos años se ha producido un incremento en el uso de dispositivos con conectividad inalámbrica.</w:t>
      </w:r>
      <w:r w:rsidR="00DF48B5">
        <w:t xml:space="preserve"> En 2013, las ventas mundiales de móviles inteligentes (smartphones) alcanzaron 968 millones de unidades, lo que supone un aum</w:t>
      </w:r>
      <w:r w:rsidR="00B862B2">
        <w:t xml:space="preserve">ento del 42,3% respecto al 2012 </w:t>
      </w:r>
      <w:r w:rsidR="00B862B2">
        <w:fldChar w:fldCharType="begin" w:fldLock="1"/>
      </w:r>
      <w:r w:rsidR="00A17C89">
        <w:instrText>ADDIN CSL_CITATION { "citationItems" : [ { "id" : "ITEM-1", "itemData" : { "URL" : "http://www.ditrendia.es/wp-content/uploads/2014/07/Ditrendia-Informe-Mobile-en-Espa\u00f1a-y-en-el-Mundo.pdf", "id" : "ITEM-1", "issued" : { "date-parts" : [ [ "0" ] ] }, "title" : "Informe ditrendia : Mobile en Espa\u00f1a y en el Mundo", "type" : "webpage" }, "uris" : [ "http://www.mendeley.com/documents/?uuid=3406d16b-766f-4b56-be16-494243d059c3" ] } ], "mendeley" : { "formattedCitation" : "[11]", "plainTextFormattedCitation" : "[11]", "previouslyFormattedCitation" : "[11]" }, "properties" : { "noteIndex" : 0 }, "schema" : "https://github.com/citation-style-language/schema/raw/master/csl-citation.json" }</w:instrText>
      </w:r>
      <w:r w:rsidR="00B862B2">
        <w:fldChar w:fldCharType="separate"/>
      </w:r>
      <w:r w:rsidR="005F260E" w:rsidRPr="005F260E">
        <w:rPr>
          <w:noProof/>
        </w:rPr>
        <w:t>[11]</w:t>
      </w:r>
      <w:r w:rsidR="00B862B2">
        <w:fldChar w:fldCharType="end"/>
      </w:r>
      <w:r w:rsidR="00B862B2">
        <w:t>.</w:t>
      </w:r>
      <w:r>
        <w:t xml:space="preserve"> El uso de las bandas ISM (Industrial, Scientific and Medical) por parte de estos dispositivos h</w:t>
      </w:r>
      <w:r w:rsidR="0073160E">
        <w:t>a generado</w:t>
      </w:r>
      <w:r>
        <w:t xml:space="preserve"> saturaci</w:t>
      </w:r>
      <w:r w:rsidR="0073160E">
        <w:t>ón en el espectro, lo que ha repercutido en la calidad de servicio</w:t>
      </w:r>
      <w:r w:rsidR="00DF48B5">
        <w:t>, en inglés, Quality of Service</w:t>
      </w:r>
      <w:r w:rsidR="0073160E">
        <w:t xml:space="preserve"> (QoS), dificultando la conectividad.</w:t>
      </w:r>
    </w:p>
    <w:p w:rsidR="00A941DA" w:rsidRDefault="00041BD1"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7" o:title="Frecuency Allocations EEUU"/>
          </v:shape>
        </w:pict>
      </w:r>
    </w:p>
    <w:p w:rsidR="00A941DA" w:rsidRDefault="00A941DA" w:rsidP="00825A30">
      <w:pPr>
        <w:pStyle w:val="Descripcin"/>
        <w:jc w:val="center"/>
      </w:pPr>
      <w:bookmarkStart w:id="6" w:name="_Toc425173217"/>
      <w:r>
        <w:t xml:space="preserve">Figura </w:t>
      </w:r>
      <w:fldSimple w:instr=" STYLEREF 1 \s ">
        <w:r w:rsidR="00C83BA1">
          <w:rPr>
            <w:noProof/>
          </w:rPr>
          <w:t>1</w:t>
        </w:r>
      </w:fldSimple>
      <w:r w:rsidR="00107E47">
        <w:t>.</w:t>
      </w:r>
      <w:fldSimple w:instr=" SEQ Figura \* ARABIC \s 1 ">
        <w:r w:rsidR="00C83BA1">
          <w:rPr>
            <w:noProof/>
          </w:rPr>
          <w:t>2</w:t>
        </w:r>
      </w:fldSimple>
      <w:r>
        <w:t xml:space="preserve"> Reparto del espectro radioeléctrico en EEUU, de </w:t>
      </w:r>
      <w:r w:rsidR="00AC05DA">
        <w:fldChar w:fldCharType="begin" w:fldLock="1"/>
      </w:r>
      <w:r w:rsidR="00A17C89">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12]", "plainTextFormattedCitation" : "[12]", "previouslyFormattedCitation" : "[12]" }, "properties" : { "noteIndex" : 0 }, "schema" : "https://github.com/citation-style-language/schema/raw/master/csl-citation.json" }</w:instrText>
      </w:r>
      <w:r w:rsidR="00AC05DA">
        <w:fldChar w:fldCharType="separate"/>
      </w:r>
      <w:r w:rsidR="005F260E" w:rsidRPr="005F260E">
        <w:rPr>
          <w:i w:val="0"/>
          <w:noProof/>
        </w:rPr>
        <w:t>[12]</w:t>
      </w:r>
      <w:bookmarkEnd w:id="6"/>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2E1AFDD3" wp14:editId="5C8850C8">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7" w:name="_Toc425173218"/>
      <w:r>
        <w:t xml:space="preserve">Figura </w:t>
      </w:r>
      <w:fldSimple w:instr=" STYLEREF 1 \s ">
        <w:r w:rsidR="00C83BA1">
          <w:rPr>
            <w:noProof/>
          </w:rPr>
          <w:t>1</w:t>
        </w:r>
      </w:fldSimple>
      <w:r w:rsidR="00107E47">
        <w:t>.</w:t>
      </w:r>
      <w:fldSimple w:instr=" SEQ Figura \* ARABIC \s 1 ">
        <w:r w:rsidR="00C83BA1">
          <w:rPr>
            <w:noProof/>
          </w:rPr>
          <w:t>3</w:t>
        </w:r>
      </w:fldSimple>
      <w:r>
        <w:t xml:space="preserve"> Bandas ISM resaltadas en el rango de los 300 MHz a los 8 GHz, obtenida de </w:t>
      </w:r>
      <w:r w:rsidR="00AC05DA">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AC05DA">
        <w:fldChar w:fldCharType="separate"/>
      </w:r>
      <w:r w:rsidR="005F260E" w:rsidRPr="005F260E">
        <w:rPr>
          <w:i w:val="0"/>
          <w:noProof/>
        </w:rPr>
        <w:t>[13]</w:t>
      </w:r>
      <w:bookmarkEnd w:id="7"/>
      <w:r w:rsidR="00AC05DA">
        <w:fldChar w:fldCharType="end"/>
      </w:r>
    </w:p>
    <w:p w:rsidR="00660763" w:rsidRDefault="00660763" w:rsidP="00A941DA">
      <w:r>
        <w:t>Una de las soluciones es la de la Radio Cognitiva</w:t>
      </w:r>
      <w:r w:rsidR="005F260E">
        <w:t>, Cognitive Radio</w:t>
      </w:r>
      <w:r>
        <w:t xml:space="preserve"> (CR)</w:t>
      </w:r>
      <w:r w:rsidR="005F260E">
        <w:t>,</w:t>
      </w:r>
      <w:r w:rsidR="00776B2B">
        <w:t xml:space="preserve"> consistente en la colaboración de los diferentes elementos de l</w:t>
      </w:r>
      <w:r w:rsidR="005F260E">
        <w:t>a red. Esta colaboración consiste en el</w:t>
      </w:r>
      <w:r w:rsidR="00776B2B">
        <w:t xml:space="preserve"> intercambi</w:t>
      </w:r>
      <w:r w:rsidR="005F260E">
        <w:t>o</w:t>
      </w:r>
      <w:r w:rsidR="00776B2B">
        <w:t xml:space="preserve"> información del espectro, para mejorar la eficiencia espectral y optimizar parámetros globales como el consumo, la fiabilidad o la seguridad.</w:t>
      </w:r>
    </w:p>
    <w:p w:rsidR="00455131" w:rsidRDefault="005F260E" w:rsidP="00455131">
      <w:r>
        <w:t>U</w:t>
      </w:r>
      <w:r w:rsidR="00455131">
        <w:t>n transceptor radio</w:t>
      </w:r>
      <w:r>
        <w:t xml:space="preserve"> de un dispositivo con CR</w:t>
      </w:r>
      <w:r w:rsidR="00455131">
        <w:t xml:space="preserve"> es capaz de conocer el estado del espectro electromagnético y de adaptarse a él, transmitiendo en frecuencias que no estén siendo utilizadas o las que tengan menor ruido.</w:t>
      </w:r>
      <w:r>
        <w:t xml:space="preserve"> Esto lo vemos resumido en la Figura 1.4.</w:t>
      </w:r>
    </w:p>
    <w:p w:rsidR="00455131" w:rsidRDefault="00455131" w:rsidP="00455131">
      <w:pPr>
        <w:keepNext/>
        <w:jc w:val="center"/>
      </w:pPr>
      <w:r>
        <w:rPr>
          <w:noProof/>
          <w:lang w:eastAsia="es-ES"/>
        </w:rPr>
        <w:lastRenderedPageBreak/>
        <w:drawing>
          <wp:inline distT="0" distB="0" distL="0" distR="0" wp14:anchorId="748FED48" wp14:editId="508EE12F">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8" w:name="_Toc425173219"/>
      <w:r>
        <w:t xml:space="preserve">Figura </w:t>
      </w:r>
      <w:fldSimple w:instr=" STYLEREF 1 \s ">
        <w:r w:rsidR="00C83BA1">
          <w:rPr>
            <w:noProof/>
          </w:rPr>
          <w:t>1</w:t>
        </w:r>
      </w:fldSimple>
      <w:r w:rsidR="00107E47">
        <w:t>.</w:t>
      </w:r>
      <w:fldSimple w:instr=" SEQ Figura \* ARABIC \s 1 ">
        <w:r w:rsidR="00C83BA1">
          <w:rPr>
            <w:noProof/>
          </w:rPr>
          <w:t>4</w:t>
        </w:r>
      </w:fldSimple>
      <w:r>
        <w:t xml:space="preserve"> Diagrama de funcionamiento de la radio cognitiva, obtenida de </w:t>
      </w:r>
      <w:r w:rsidR="00AC05DA">
        <w:fldChar w:fldCharType="begin" w:fldLock="1"/>
      </w:r>
      <w:r w:rsidR="00A17C89">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4]", "plainTextFormattedCitation" : "[14]", "previouslyFormattedCitation" : "[14]" }, "properties" : { "noteIndex" : 0 }, "schema" : "https://github.com/citation-style-language/schema/raw/master/csl-citation.json" }</w:instrText>
      </w:r>
      <w:r w:rsidR="00AC05DA">
        <w:fldChar w:fldCharType="separate"/>
      </w:r>
      <w:r w:rsidR="005F260E" w:rsidRPr="005F260E">
        <w:rPr>
          <w:i w:val="0"/>
          <w:noProof/>
        </w:rPr>
        <w:t>[14]</w:t>
      </w:r>
      <w:bookmarkEnd w:id="8"/>
      <w:r w:rsidR="00AC05DA">
        <w:fldChar w:fldCharType="end"/>
      </w:r>
    </w:p>
    <w:p w:rsidR="00455131" w:rsidRDefault="00455131" w:rsidP="00455131">
      <w:r>
        <w:t>Los dispositivos que incorpor</w:t>
      </w:r>
      <w:r w:rsidR="005F260E">
        <w:t>a</w:t>
      </w:r>
      <w:r>
        <w:t xml:space="preserve">n la CR pueden transmitir y recibir </w:t>
      </w:r>
      <w:r w:rsidR="005F260E">
        <w:t>en diferentes frecuencias</w:t>
      </w:r>
      <w:r>
        <w:t>, tanto en bandas libres como en bandas bajo licencia. Algunos de los estándares en los que se está trabajando con este concepto son el grupo 802.22 del IEEE para WRAN (Wireless Regional Area Network), que aprovecha las bandas de televisión que no se usan</w:t>
      </w:r>
      <w:r w:rsidR="00DB1F84">
        <w:t xml:space="preserve"> </w:t>
      </w:r>
      <w:r w:rsidR="00DB1F84">
        <w:fldChar w:fldCharType="begin" w:fldLock="1"/>
      </w:r>
      <w:r w:rsidR="00655B67">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ordeiro", "given" : "Carlos", "non-dropping-particle" : "", "parse-names" : false, "suffix" : "" }, { "dropping-particle" : "", "family" : "Challapali", "given" : "K.", "non-dropping-particle" : "", "parse-names" : false, "suffix" : "" }, { "dropping-particle" : "", "family" : "Birru", "given" : "D.", "non-dropping-particle" : "", "parse-names" : false, "suffix" : "" }, { "dropping-particle" : "", "family" : "Shankar", "given" : "Sai",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5]", "plainTextFormattedCitation" : "[15]", "previouslyFormattedCitation" : "[15]" }, "properties" : { "noteIndex" : 0 }, "schema" : "https://github.com/citation-style-language/schema/raw/master/csl-citation.json" }</w:instrText>
      </w:r>
      <w:r w:rsidR="00DB1F84">
        <w:fldChar w:fldCharType="separate"/>
      </w:r>
      <w:r w:rsidR="005F260E" w:rsidRPr="005F260E">
        <w:rPr>
          <w:noProof/>
        </w:rPr>
        <w:t>[15]</w:t>
      </w:r>
      <w:r w:rsidR="00DB1F84">
        <w:fldChar w:fldCharType="end"/>
      </w:r>
      <w:r>
        <w:t xml:space="preserve">, o el estándar del Grupo 2 del 802.15 del IEEE </w:t>
      </w:r>
      <w:r w:rsidR="00DB1F84">
        <w:fldChar w:fldCharType="begin" w:fldLock="1"/>
      </w:r>
      <w:r w:rsidR="00A17C89">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6]", "plainTextFormattedCitation" : "[16]", "previouslyFormattedCitation" : "[16]" }, "properties" : { "noteIndex" : 0 }, "schema" : "https://github.com/citation-style-language/schema/raw/master/csl-citation.json" }</w:instrText>
      </w:r>
      <w:r w:rsidR="00DB1F84">
        <w:fldChar w:fldCharType="separate"/>
      </w:r>
      <w:r w:rsidR="005F260E" w:rsidRPr="005F260E">
        <w:rPr>
          <w:noProof/>
        </w:rPr>
        <w:t>[16]</w:t>
      </w:r>
      <w:r w:rsidR="00DB1F84">
        <w:fldChar w:fldCharType="end"/>
      </w:r>
      <w:r>
        <w:t>.</w:t>
      </w:r>
    </w:p>
    <w:p w:rsidR="002004AF" w:rsidRDefault="00776B2B" w:rsidP="00A941DA">
      <w:r>
        <w:t>Los sistemas de CR deben de poder cambiar sus parámetros de comunicación en función del estado del espectro de manera dinámica. Esto deri</w:t>
      </w:r>
      <w:r w:rsidR="005F260E">
        <w:t>va en un uso del espectro</w:t>
      </w:r>
      <w:r>
        <w:t xml:space="preserve"> ópt</w:t>
      </w:r>
      <w:r w:rsidR="005F260E">
        <w:t>imo, ya que se van a utilizar las frecuencias</w:t>
      </w:r>
      <w:r>
        <w:t xml:space="preserve">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w:t>
      </w:r>
      <w:r w:rsidR="001432DC">
        <w:t>las frecuencias</w:t>
      </w:r>
      <w:r>
        <w:t xml:space="preserve"> que </w:t>
      </w:r>
      <w:r w:rsidR="00455131">
        <w:t>u</w:t>
      </w:r>
      <w:r>
        <w:t>tilicen</w:t>
      </w:r>
      <w:r w:rsidR="00455131">
        <w:t xml:space="preserve"> el resto de redes</w:t>
      </w:r>
      <w:r>
        <w:t>.</w:t>
      </w:r>
    </w:p>
    <w:p w:rsidR="00825A30" w:rsidRDefault="00825A30" w:rsidP="00A941DA">
      <w:r>
        <w:t>De la aplicación de las técnicas anteriores sobre WSN</w:t>
      </w:r>
      <w:r w:rsidR="001432DC">
        <w:t>s</w:t>
      </w:r>
      <w:r>
        <w:t xml:space="preserve"> surge el concepto de redes de sensores inalámbricas cognitivas</w:t>
      </w:r>
      <w:r w:rsidR="003F5B3B">
        <w:t xml:space="preserve">, Cognitive Wireless Sensor Networks </w:t>
      </w:r>
      <w:r>
        <w:t>(CWSN</w:t>
      </w:r>
      <w:r w:rsidR="001432DC">
        <w:t>s</w:t>
      </w:r>
      <w:r>
        <w:t xml:space="preserve">). </w:t>
      </w:r>
      <w:r w:rsidR="00F770EC">
        <w:t>Un</w:t>
      </w:r>
      <w:r w:rsidR="00455131">
        <w:t>a</w:t>
      </w:r>
      <w:r w:rsidR="00F770EC">
        <w:t xml:space="preserve"> de las metas principales de este ámbito es el diseño de nodos con las prestaciones necesarias para incorporar el concepto de CR. Además</w:t>
      </w:r>
      <w:r w:rsidR="001432DC">
        <w:t>,</w:t>
      </w:r>
      <w:r w:rsidR="00F770EC">
        <w:t xml:space="preserve"> los nodos deben poder alimentarse con baterías y no ser necesaria una continua supervisión de estos.</w:t>
      </w:r>
    </w:p>
    <w:p w:rsidR="003F5B3B" w:rsidRDefault="001432DC" w:rsidP="00A941DA">
      <w:r>
        <w:t>Debi</w:t>
      </w:r>
      <w:r w:rsidR="00901053">
        <w:t xml:space="preserve">do a la escasez de bancos de pruebas para CWSNs que existen en la actualidad, uno del os objetivos principales del </w:t>
      </w:r>
      <w:r w:rsidR="00901053" w:rsidRPr="001432DC">
        <w:t>B105 – Electronic Systems Lab</w:t>
      </w:r>
      <w:r w:rsidR="00901053">
        <w:t xml:space="preserve"> (B105 lab) es el despliegue de un banco de pruebas para estas </w:t>
      </w:r>
      <w:r w:rsidR="00D93FF2">
        <w:t>redes utilizando el nodo cognitive New Generation Device (cNGD</w:t>
      </w:r>
      <w:r w:rsidR="00901053">
        <w:t>) desarrollado en el mismo laboratorio. En este contexto, e</w:t>
      </w:r>
      <w:r w:rsidR="00704598">
        <w:t>l objetivo de</w:t>
      </w:r>
      <w:r w:rsidR="00901053">
        <w:t xml:space="preserve"> este trabajo </w:t>
      </w:r>
      <w:r w:rsidR="00704598">
        <w:t>es la implementación de estrategias de optimización</w:t>
      </w:r>
      <w:r w:rsidR="00901053">
        <w:t xml:space="preserve"> centradas en la seguridad y en la reducción del consumo</w:t>
      </w:r>
      <w:r w:rsidR="00704598">
        <w:t xml:space="preserve"> </w:t>
      </w:r>
      <w:r>
        <w:t>en</w:t>
      </w:r>
      <w:r w:rsidR="00704598">
        <w:t xml:space="preserve"> </w:t>
      </w:r>
      <w:r w:rsidR="00901053">
        <w:t>este banco de pruebas para CWSNs.</w:t>
      </w:r>
    </w:p>
    <w:p w:rsidR="0045439C" w:rsidRDefault="0045439C" w:rsidP="0045439C">
      <w:pPr>
        <w:pStyle w:val="Ttulo2"/>
      </w:pPr>
      <w:bookmarkStart w:id="9" w:name="_Toc423519217"/>
      <w:bookmarkStart w:id="10" w:name="_Toc425173181"/>
      <w:r>
        <w:t>Objetivos</w:t>
      </w:r>
      <w:bookmarkEnd w:id="9"/>
      <w:bookmarkEnd w:id="10"/>
    </w:p>
    <w:p w:rsidR="00DC1598" w:rsidRPr="00DC1598" w:rsidRDefault="00DC1598" w:rsidP="00DC1598">
      <w:r>
        <w:t>El objetivo principal del trabajo es la implementación de estrategias de optimización</w:t>
      </w:r>
      <w:r w:rsidR="001432DC">
        <w:t xml:space="preserve"> en los ámbitos de la seguridad y el consumo </w:t>
      </w:r>
      <w:r>
        <w:t xml:space="preserve"> en un banco de pruebas para </w:t>
      </w:r>
      <w:r w:rsidR="00D47F3B">
        <w:t>CWSN</w:t>
      </w:r>
      <w:r w:rsidR="00901053">
        <w:t>s</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1" w:name="_Toc423519218"/>
      <w:r>
        <w:t>Familiarización con las herramientas</w:t>
      </w:r>
      <w:r w:rsidR="009238EC">
        <w:t xml:space="preserve">. </w:t>
      </w:r>
      <w:r w:rsidR="001432DC">
        <w:t>Consiste en la lectura de trabajos realizados anteriormente sobre los nodos y</w:t>
      </w:r>
      <w:r w:rsidR="00233E69">
        <w:t xml:space="preserve"> la ejecución de ap</w:t>
      </w:r>
      <w:r w:rsidR="001432DC">
        <w:t>licaciones ya implementadas en estos</w:t>
      </w:r>
      <w:r w:rsidR="0016531B">
        <w:t>.</w:t>
      </w:r>
    </w:p>
    <w:p w:rsidR="009238EC" w:rsidRDefault="009238EC" w:rsidP="009238EC">
      <w:pPr>
        <w:pStyle w:val="Prrafodelista"/>
        <w:numPr>
          <w:ilvl w:val="0"/>
          <w:numId w:val="13"/>
        </w:numPr>
      </w:pPr>
      <w:r>
        <w:lastRenderedPageBreak/>
        <w:t>Estudio y comprensión de los algoritmos.</w:t>
      </w:r>
      <w:r w:rsidR="0016531B">
        <w:t xml:space="preserve"> Com</w:t>
      </w:r>
      <w:r w:rsidR="000252EA">
        <w:t>o el objetivo principal es</w:t>
      </w:r>
      <w:r w:rsidR="0016531B">
        <w:t xml:space="preserve"> la implementación de estrategias de optimización, otr</w:t>
      </w:r>
      <w:r w:rsidR="00901053">
        <w:t>a</w:t>
      </w:r>
      <w:r w:rsidR="0016531B">
        <w:t xml:space="preserve"> </w:t>
      </w:r>
      <w:r w:rsidR="00901053">
        <w:t>tarea</w:t>
      </w:r>
      <w:r w:rsidR="0016531B">
        <w:t xml:space="preserve"> muy importante </w:t>
      </w:r>
      <w:r w:rsidR="000252EA">
        <w:t>es</w:t>
      </w:r>
      <w:r w:rsidR="0016531B">
        <w:t xml:space="preserve"> la comprensión de dichas estrategias.</w:t>
      </w:r>
      <w:r w:rsidR="007726A7">
        <w:t xml:space="preserve"> La primera estrategia estará centrada en la seguridad de las CWSN</w:t>
      </w:r>
      <w:r w:rsidR="00901053">
        <w:t>s</w:t>
      </w:r>
      <w:r w:rsidR="007726A7">
        <w:t xml:space="preserve"> y la segunda en la reducción del consumo.</w:t>
      </w:r>
    </w:p>
    <w:p w:rsidR="00DC1598" w:rsidRDefault="009238EC" w:rsidP="00794204">
      <w:pPr>
        <w:pStyle w:val="Prrafodelista"/>
        <w:numPr>
          <w:ilvl w:val="0"/>
          <w:numId w:val="13"/>
        </w:numPr>
      </w:pPr>
      <w:r>
        <w:t xml:space="preserve">Implementación. </w:t>
      </w:r>
      <w:r w:rsidR="0016531B">
        <w:t xml:space="preserve">Se implementarán dos estrategias. Este objetivo </w:t>
      </w:r>
      <w:r w:rsidR="00901053">
        <w:t>incluye el desarrollo del código</w:t>
      </w:r>
      <w:r w:rsidR="0016531B">
        <w:t>.</w:t>
      </w:r>
    </w:p>
    <w:p w:rsidR="009238EC" w:rsidRDefault="009238EC" w:rsidP="00794204">
      <w:pPr>
        <w:pStyle w:val="Prrafodelista"/>
        <w:numPr>
          <w:ilvl w:val="0"/>
          <w:numId w:val="13"/>
        </w:numPr>
      </w:pPr>
      <w:r>
        <w:t>Desarrollo de la aplicación</w:t>
      </w:r>
      <w:r w:rsidR="001432DC">
        <w:t xml:space="preserve"> demostradora</w:t>
      </w:r>
      <w:r>
        <w:t>.</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2" w:name="_Toc425173182"/>
      <w:r>
        <w:t>Desarrollo del trabajo</w:t>
      </w:r>
      <w:bookmarkEnd w:id="11"/>
      <w:bookmarkEnd w:id="12"/>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rsidR="00A97E3E">
        <w:t>s</w:t>
      </w:r>
      <w:r w:rsidR="001432DC">
        <w:t xml:space="preserve"> y d</w:t>
      </w:r>
      <w:r>
        <w:t>el entorno de trabajo.</w:t>
      </w:r>
    </w:p>
    <w:p w:rsidR="0045439C" w:rsidRDefault="0045439C" w:rsidP="0045439C">
      <w:pPr>
        <w:pStyle w:val="Prrafodelista"/>
        <w:numPr>
          <w:ilvl w:val="1"/>
          <w:numId w:val="2"/>
        </w:numPr>
      </w:pPr>
      <w:r>
        <w:t>Estudio de trabajos realizados anteriormente sobre CWSN</w:t>
      </w:r>
      <w:r w:rsidR="00A97E3E">
        <w:t>s</w:t>
      </w:r>
      <w:r>
        <w:t xml:space="preserve">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w:t>
      </w:r>
      <w:r w:rsidR="001432DC">
        <w:t>Escritura de esta memoria.</w:t>
      </w:r>
    </w:p>
    <w:p w:rsidR="0045439C" w:rsidRDefault="0045439C" w:rsidP="0045439C">
      <w:pPr>
        <w:pStyle w:val="Ttulo2"/>
      </w:pPr>
      <w:bookmarkStart w:id="13" w:name="_Toc423519219"/>
      <w:bookmarkStart w:id="14" w:name="_Toc425173183"/>
      <w:r>
        <w:t>Estructura de la memoria</w:t>
      </w:r>
      <w:bookmarkEnd w:id="13"/>
      <w:bookmarkEnd w:id="14"/>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1432DC">
        <w:t xml:space="preserve"> se caracteriza el </w:t>
      </w:r>
      <w:r w:rsidR="001432DC" w:rsidRPr="00A97E3E">
        <w:rPr>
          <w:i/>
        </w:rPr>
        <w:t>hardware</w:t>
      </w:r>
      <w:r w:rsidR="00C25789">
        <w:t xml:space="preserve"> (H</w:t>
      </w:r>
      <w:r w:rsidR="001432DC">
        <w:t>W</w:t>
      </w:r>
      <w:r w:rsidR="00C25789">
        <w:t>)</w:t>
      </w:r>
      <w:r w:rsidR="004D2A10">
        <w:t xml:space="preserve"> y el </w:t>
      </w:r>
      <w:r w:rsidR="001432DC" w:rsidRPr="00A97E3E">
        <w:rPr>
          <w:i/>
        </w:rPr>
        <w:t>software</w:t>
      </w:r>
      <w:r w:rsidR="00C25789">
        <w:t xml:space="preserve"> (S</w:t>
      </w:r>
      <w:r w:rsidR="001432DC">
        <w:t>W</w:t>
      </w:r>
      <w:r w:rsidR="00C25789">
        <w:t>)</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5" w:name="_Toc423519225"/>
      <w:bookmarkStart w:id="16" w:name="_Toc425173184"/>
      <w:r>
        <w:lastRenderedPageBreak/>
        <w:t>Estudio previo</w:t>
      </w:r>
      <w:bookmarkEnd w:id="15"/>
      <w:bookmarkEnd w:id="16"/>
    </w:p>
    <w:p w:rsidR="0045439C" w:rsidRDefault="0045439C" w:rsidP="0045439C">
      <w:r>
        <w:t xml:space="preserve">En este capítulo se va a presentar la plataforma sobre la que se ha realizado el trabajo. Se detallarán tanto el </w:t>
      </w:r>
      <w:r w:rsidRPr="00901053">
        <w:rPr>
          <w:i/>
        </w:rPr>
        <w:t>hardware</w:t>
      </w:r>
      <w:r>
        <w:t xml:space="preserve"> como el </w:t>
      </w:r>
      <w:r w:rsidRPr="00901053">
        <w:rPr>
          <w:i/>
        </w:rPr>
        <w:t>firmware</w:t>
      </w:r>
      <w:r>
        <w:t xml:space="preserve"> del que disponen los nodos y la arquitectura cognitiva </w:t>
      </w:r>
      <w:r w:rsidR="00901053">
        <w:t>sobre la que</w:t>
      </w:r>
      <w:r>
        <w:t xml:space="preserve"> se ha desarrollado este trabajo. Por último, se presentarán </w:t>
      </w:r>
      <w:r w:rsidR="00901053">
        <w:t>las herramientas que se han utilizado durante el trabajo</w:t>
      </w:r>
      <w:r>
        <w:t>.</w:t>
      </w:r>
    </w:p>
    <w:p w:rsidR="0045439C" w:rsidRDefault="0045439C" w:rsidP="0014665C">
      <w:pPr>
        <w:pStyle w:val="Ttulo2"/>
      </w:pPr>
      <w:bookmarkStart w:id="17" w:name="_Toc423519226"/>
      <w:bookmarkStart w:id="18" w:name="_Toc425173185"/>
      <w:r>
        <w:t>Hardware del cNGD</w:t>
      </w:r>
      <w:bookmarkEnd w:id="17"/>
      <w:bookmarkEnd w:id="18"/>
    </w:p>
    <w:p w:rsidR="0045439C" w:rsidRDefault="0045439C" w:rsidP="0045439C">
      <w:r>
        <w:t xml:space="preserve">El hardware </w:t>
      </w:r>
      <w:r w:rsidR="00901053">
        <w:t xml:space="preserve">en el que se </w:t>
      </w:r>
      <w:r w:rsidR="00EF55C0">
        <w:t>realiza</w:t>
      </w:r>
      <w:r w:rsidR="00901053">
        <w:t xml:space="preserve"> este</w:t>
      </w:r>
      <w:r>
        <w:t xml:space="preserve"> trabajo es el nodo cNGD desarrollado en el </w:t>
      </w:r>
      <w:r w:rsidR="00BA6AF2">
        <w:t>B105 lab</w:t>
      </w:r>
      <w:r>
        <w:t xml:space="preserve"> y el cual viene detallado en </w:t>
      </w:r>
      <w:r>
        <w:fldChar w:fldCharType="begin" w:fldLock="1"/>
      </w:r>
      <w:r w:rsidR="00A17C8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005F260E" w:rsidRPr="005F260E">
        <w:rPr>
          <w:noProof/>
        </w:rPr>
        <w:t>[17]</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1461B5FF" wp14:editId="038FBD06">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3C534A4C" wp14:editId="62562B83">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19" w:name="_Toc425173220"/>
      <w:r>
        <w:t xml:space="preserve">Figura </w:t>
      </w:r>
      <w:fldSimple w:instr=" STYLEREF 1 \s ">
        <w:r w:rsidR="00C83BA1">
          <w:rPr>
            <w:noProof/>
          </w:rPr>
          <w:t>2</w:t>
        </w:r>
      </w:fldSimple>
      <w:r w:rsidR="00107E47">
        <w:t>.</w:t>
      </w:r>
      <w:fldSimple w:instr=" SEQ Figura \* ARABIC \s 1 ">
        <w:r w:rsidR="00C83BA1">
          <w:rPr>
            <w:noProof/>
          </w:rPr>
          <w:t>1</w:t>
        </w:r>
      </w:fldSimple>
      <w:r>
        <w:t xml:space="preserve"> Vista detallada del cNGD</w:t>
      </w:r>
      <w:r w:rsidR="00975AEE">
        <w:t xml:space="preserve">, obtenida de </w:t>
      </w:r>
      <w:r w:rsidR="00DB1F84">
        <w:fldChar w:fldCharType="begin" w:fldLock="1"/>
      </w:r>
      <w:r w:rsidR="00A17C8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8]", "plainTextFormattedCitation" : "[18]", "previouslyFormattedCitation" : "[18]" }, "properties" : { "noteIndex" : 0 }, "schema" : "https://github.com/citation-style-language/schema/raw/master/csl-citation.json" }</w:instrText>
      </w:r>
      <w:r w:rsidR="00DB1F84">
        <w:fldChar w:fldCharType="separate"/>
      </w:r>
      <w:r w:rsidR="005F260E" w:rsidRPr="005F260E">
        <w:rPr>
          <w:i w:val="0"/>
          <w:noProof/>
        </w:rPr>
        <w:t>[18]</w:t>
      </w:r>
      <w:bookmarkEnd w:id="19"/>
      <w:r w:rsidR="00DB1F84">
        <w:fldChar w:fldCharType="end"/>
      </w:r>
    </w:p>
    <w:p w:rsidR="001B2A72" w:rsidRPr="001B2A72" w:rsidRDefault="001B2A72" w:rsidP="001B2A72"/>
    <w:p w:rsidR="0045439C" w:rsidRDefault="0045439C" w:rsidP="0045439C">
      <w:r>
        <w:lastRenderedPageBreak/>
        <w:t xml:space="preserve">El hardware del nodo </w:t>
      </w:r>
      <w:r w:rsidR="00EF55C0">
        <w:t xml:space="preserve">cumple </w:t>
      </w:r>
      <w:r w:rsidR="001B2A72">
        <w:t xml:space="preserve">requisitos </w:t>
      </w:r>
      <w:r w:rsidR="00EF55C0">
        <w:t>de</w:t>
      </w:r>
      <w:r>
        <w:t xml:space="preserve"> consumo, bajos recursos, bajo coste y </w:t>
      </w:r>
      <w:r w:rsidR="00EF55C0">
        <w:t xml:space="preserve">disponibilidad de </w:t>
      </w:r>
      <w:r>
        <w:t xml:space="preserve">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A17C89">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9]", "plainTextFormattedCitation" : "[19]", "previouslyFormattedCitation" : "[19]" }, "properties" : { "noteIndex" : 0 }, "schema" : "https://github.com/citation-style-language/schema/raw/master/csl-citation.json" }</w:instrText>
      </w:r>
      <w:r>
        <w:fldChar w:fldCharType="separate"/>
      </w:r>
      <w:r w:rsidR="005F260E" w:rsidRPr="005F260E">
        <w:rPr>
          <w:noProof/>
        </w:rPr>
        <w:t>[19]</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rsidRPr="00A17C89">
        <w:rPr>
          <w:i/>
        </w:rPr>
        <w:t>Timers</w:t>
      </w:r>
      <w:r>
        <w:t xml:space="preserve">. Cinco </w:t>
      </w:r>
      <w:r w:rsidRPr="00A17C89">
        <w:rPr>
          <w:i/>
        </w:rPr>
        <w:t>timers</w:t>
      </w:r>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w:t>
      </w:r>
      <w:r w:rsidR="00EF55C0">
        <w:t>,</w:t>
      </w:r>
      <w:r>
        <w:t>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EF55C0">
        <w:t>tres</w:t>
      </w:r>
      <w:r>
        <w:t xml:space="preserve">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0" w:name="_Toc423519227"/>
      <w:bookmarkStart w:id="21" w:name="_Toc425173186"/>
      <w:r>
        <w:t>Firmware del cNGD</w:t>
      </w:r>
      <w:bookmarkEnd w:id="20"/>
      <w:bookmarkEnd w:id="21"/>
    </w:p>
    <w:p w:rsidR="0045439C" w:rsidRDefault="0045439C" w:rsidP="0045439C">
      <w:r>
        <w:t xml:space="preserve">El firmware implementado en el nodo y que fue desarrollado en </w:t>
      </w:r>
      <w:r>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fldChar w:fldCharType="separate"/>
      </w:r>
      <w:r w:rsidR="005F260E" w:rsidRPr="005F260E">
        <w:rPr>
          <w:noProof/>
        </w:rPr>
        <w:t>[20]</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Abstraction Layer)</w:t>
      </w:r>
      <w:r>
        <w:t>.</w:t>
      </w:r>
    </w:p>
    <w:p w:rsidR="0045439C" w:rsidRDefault="0045439C" w:rsidP="0045439C">
      <w:r>
        <w:t>La pila de protocolos de los transceptor</w:t>
      </w:r>
      <w:r w:rsidR="00EF55C0">
        <w:t>es se resume en la</w:t>
      </w:r>
      <w:r w:rsidR="00E85CA4">
        <w:t xml:space="preserve"> Figura 2</w:t>
      </w:r>
      <w:r w:rsidR="008D1097">
        <w:t>.2</w:t>
      </w:r>
      <w:r w:rsidR="001B2A72">
        <w:t>.</w:t>
      </w:r>
      <w:r w:rsidR="008D1097">
        <w:t xml:space="preserve"> Esta </w:t>
      </w:r>
      <w:r w:rsidR="00556DBB">
        <w:t>pila es la misma para los protocolos P2P</w:t>
      </w:r>
      <w:r w:rsidR="00A17C89">
        <w:t xml:space="preserve"> </w:t>
      </w:r>
      <w:r w:rsidR="00A17C89">
        <w:fldChar w:fldCharType="begin" w:fldLock="1"/>
      </w:r>
      <w:r w:rsidR="00A17C89">
        <w:instrText>ADDIN CSL_CITATION { "citationItems" : [ { "id" : "ITEM-1", "itemData" : { "URL" : "http://www.p2psip.org/drafts/draft-baset-p2psip-p2pcommon-01.html", "id" : "ITEM-1", "issued" : { "date-parts" : [ [ "0" ] ] }, "title" : "Peer-to-Peer Protocol (P2PP)", "type" : "webpage" }, "uris" : [ "http://www.mendeley.com/documents/?uuid=9388e21e-1e0d-49f4-ac96-762febe1573c" ] } ], "mendeley" : { "formattedCitation" : "[21]", "plainTextFormattedCitation" : "[21]", "previouslyFormattedCitation" : "[21]" }, "properties" : { "noteIndex" : 0 }, "schema" : "https://github.com/citation-style-language/schema/raw/master/csl-citation.json" }</w:instrText>
      </w:r>
      <w:r w:rsidR="00A17C89">
        <w:fldChar w:fldCharType="separate"/>
      </w:r>
      <w:r w:rsidR="00A17C89" w:rsidRPr="00A17C89">
        <w:rPr>
          <w:noProof/>
        </w:rPr>
        <w:t>[21]</w:t>
      </w:r>
      <w:r w:rsidR="00A17C89">
        <w:fldChar w:fldCharType="end"/>
      </w:r>
      <w:r w:rsidR="00556DBB">
        <w:t xml:space="preserve"> y MiWi</w:t>
      </w:r>
      <w:r w:rsidR="00A17C89">
        <w:t xml:space="preserve"> </w:t>
      </w:r>
      <w:r w:rsidR="00A17C89">
        <w:fldChar w:fldCharType="begin" w:fldLock="1"/>
      </w:r>
      <w:r w:rsidR="00A17C89">
        <w:instrText>ADDIN CSL_CITATION { "citationItems" : [ { "id" : "ITEM-1", "itemData" : { "URL" : "http://ww1.microchip.com/downloads/en/AppNotes/AN1066 - MiWi App Note.pdf", "id" : "ITEM-1", "issued" : { "date-parts" : [ [ "0" ] ] }, "title" : "Microchip MiWi\u2122 Wireless Networking Protocol Stack", "type" : "webpage" }, "uris" : [ "http://www.mendeley.com/documents/?uuid=ec9b8991-bc96-4e97-9a21-48c128af259b" ] } ], "mendeley" : { "formattedCitation" : "[22]", "plainTextFormattedCitation" : "[22]", "previouslyFormattedCitation" : "[22]" }, "properties" : { "noteIndex" : 0 }, "schema" : "https://github.com/citation-style-language/schema/raw/master/csl-citation.json" }</w:instrText>
      </w:r>
      <w:r w:rsidR="00A17C89">
        <w:fldChar w:fldCharType="separate"/>
      </w:r>
      <w:r w:rsidR="00A17C89" w:rsidRPr="00A17C89">
        <w:rPr>
          <w:noProof/>
        </w:rPr>
        <w:t>[22]</w:t>
      </w:r>
      <w:r w:rsidR="00A17C89">
        <w:fldChar w:fldCharType="end"/>
      </w:r>
      <w:r w:rsidR="00556DBB">
        <w:t xml:space="preserve"> que son los que están implementados en el nodo.</w:t>
      </w:r>
    </w:p>
    <w:p w:rsidR="0045439C" w:rsidRDefault="0045439C" w:rsidP="0045439C">
      <w:pPr>
        <w:keepNext/>
        <w:jc w:val="center"/>
      </w:pPr>
      <w:r>
        <w:rPr>
          <w:noProof/>
          <w:lang w:eastAsia="es-ES"/>
        </w:rPr>
        <w:lastRenderedPageBreak/>
        <w:drawing>
          <wp:inline distT="0" distB="0" distL="0" distR="0" wp14:anchorId="1ED01BA1" wp14:editId="30C0BD91">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2" w:name="_Toc425173221"/>
      <w:r>
        <w:t xml:space="preserve">Figura </w:t>
      </w:r>
      <w:fldSimple w:instr=" STYLEREF 1 \s ">
        <w:r w:rsidR="00C83BA1">
          <w:rPr>
            <w:noProof/>
          </w:rPr>
          <w:t>2</w:t>
        </w:r>
      </w:fldSimple>
      <w:r w:rsidR="00107E47">
        <w:t>.</w:t>
      </w:r>
      <w:fldSimple w:instr=" SEQ Figura \* ARABIC \s 1 ">
        <w:r w:rsidR="00C83BA1">
          <w:rPr>
            <w:noProof/>
          </w:rPr>
          <w:t>2</w:t>
        </w:r>
      </w:fldSimple>
      <w:r w:rsidR="003C4CA3">
        <w:t xml:space="preserve"> Diagrama de bloques de la adaptación software de la pila de protocolos MiWi, </w:t>
      </w:r>
      <w:r w:rsidR="001B2A72">
        <w:t xml:space="preserve">obtenida de </w:t>
      </w:r>
      <w:r w:rsidR="001B2A72">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1B2A72">
        <w:fldChar w:fldCharType="separate"/>
      </w:r>
      <w:r w:rsidR="005F260E" w:rsidRPr="005F260E">
        <w:rPr>
          <w:i w:val="0"/>
          <w:noProof/>
        </w:rPr>
        <w:t>[20]</w:t>
      </w:r>
      <w:bookmarkEnd w:id="22"/>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DB1F84">
        <w:fldChar w:fldCharType="separate"/>
      </w:r>
      <w:r w:rsidR="005F260E" w:rsidRPr="005F260E">
        <w:rPr>
          <w:noProof/>
        </w:rPr>
        <w:t>[20]</w:t>
      </w:r>
      <w:r w:rsidR="00DB1F84">
        <w:fldChar w:fldCharType="end"/>
      </w:r>
      <w:r>
        <w:t>, lo que se consigue es simplificar la labor del programador a la hora de utilizar la pila de protocolos de las interfaces, teniendo que hacer llamadas a funcione</w:t>
      </w:r>
      <w:r w:rsidR="000252EA">
        <w:t>s para acceder a los recursos.</w:t>
      </w:r>
      <w:r>
        <w:t xml:space="preserve"> </w:t>
      </w:r>
      <w:r w:rsidR="000252EA">
        <w:t>A</w:t>
      </w:r>
      <w:r>
        <w:t xml:space="preserve">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6D35217D" wp14:editId="2A52B2F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3" w:name="_Toc425173222"/>
      <w:r>
        <w:t xml:space="preserve">Figura </w:t>
      </w:r>
      <w:fldSimple w:instr=" STYLEREF 1 \s ">
        <w:r w:rsidR="00C83BA1">
          <w:rPr>
            <w:noProof/>
          </w:rPr>
          <w:t>2</w:t>
        </w:r>
      </w:fldSimple>
      <w:r w:rsidR="00107E47">
        <w:t>.</w:t>
      </w:r>
      <w:fldSimple w:instr=" SEQ Figura \* ARABIC \s 1 ">
        <w:r w:rsidR="00C83BA1">
          <w:rPr>
            <w:noProof/>
          </w:rPr>
          <w:t>3</w:t>
        </w:r>
      </w:fldSimple>
      <w:r w:rsidR="003C4CA3">
        <w:t xml:space="preserve"> Arquitectura del </w:t>
      </w:r>
      <w:r w:rsidR="006E7092">
        <w:t xml:space="preserve">firmware del cNGD, obtenida de </w:t>
      </w:r>
      <w:r w:rsidR="006E7092">
        <w:fldChar w:fldCharType="begin" w:fldLock="1"/>
      </w:r>
      <w:r w:rsidR="00A17C8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20]", "plainTextFormattedCitation" : "[20]", "previouslyFormattedCitation" : "[20]" }, "properties" : { "noteIndex" : 0 }, "schema" : "https://github.com/citation-style-language/schema/raw/master/csl-citation.json" }</w:instrText>
      </w:r>
      <w:r w:rsidR="006E7092">
        <w:fldChar w:fldCharType="separate"/>
      </w:r>
      <w:r w:rsidR="005F260E" w:rsidRPr="005F260E">
        <w:rPr>
          <w:i w:val="0"/>
          <w:noProof/>
        </w:rPr>
        <w:t>[20]</w:t>
      </w:r>
      <w:bookmarkEnd w:id="23"/>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w:t>
      </w:r>
      <w:r w:rsidR="00C26328">
        <w:t>e interesan en este trabajo son</w:t>
      </w:r>
      <w:r w:rsidR="004C5CCB">
        <w:t xml:space="preserve"> conocer</w:t>
      </w:r>
      <w:r>
        <w:t xml:space="preserve"> el canal activo en una interfaz, enviar y recibir paquetes, comprobar la tabla de conexiones, etc.</w:t>
      </w:r>
    </w:p>
    <w:p w:rsidR="0045439C" w:rsidRDefault="0045439C" w:rsidP="0014665C">
      <w:pPr>
        <w:pStyle w:val="Ttulo2"/>
      </w:pPr>
      <w:bookmarkStart w:id="24" w:name="_Toc423519228"/>
      <w:bookmarkStart w:id="25" w:name="_Toc425173187"/>
      <w:r>
        <w:lastRenderedPageBreak/>
        <w:t>Arquitectura cognitiva</w:t>
      </w:r>
      <w:bookmarkEnd w:id="24"/>
      <w:bookmarkEnd w:id="25"/>
    </w:p>
    <w:p w:rsidR="00A17C89" w:rsidRPr="008D1097" w:rsidRDefault="0045439C" w:rsidP="00A17C89">
      <w:pPr>
        <w:rPr>
          <w:i/>
        </w:rPr>
      </w:pPr>
      <w:r>
        <w:t xml:space="preserve">La implementación de la arquitectura cognitiva realizada en </w:t>
      </w:r>
      <w:r>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fldChar w:fldCharType="separate"/>
      </w:r>
      <w:r w:rsidR="005F260E" w:rsidRPr="005F260E">
        <w:rPr>
          <w:noProof/>
        </w:rPr>
        <w:t>[13]</w:t>
      </w:r>
      <w:r>
        <w:fldChar w:fldCharType="end"/>
      </w:r>
      <w:r>
        <w:t xml:space="preserve"> es la encargada de dar soporte a la implementación de estrategias cognitivas en el nodo. </w:t>
      </w:r>
      <w:r w:rsidR="00A17C89">
        <w:t xml:space="preserve">Esta arquitectura se basó en la arquitectura presentada en el </w:t>
      </w:r>
      <w:r w:rsidR="00A17C89">
        <w:rPr>
          <w:i/>
        </w:rPr>
        <w:t xml:space="preserve">Conectivity Brokerage </w:t>
      </w:r>
      <w:r w:rsidR="00A17C89">
        <w:fldChar w:fldCharType="begin" w:fldLock="1"/>
      </w:r>
      <w:r w:rsidR="00A17C89">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23]", "plainTextFormattedCitation" : "[23]", "previouslyFormattedCitation" : "[23]" }, "properties" : { "noteIndex" : 0 }, "schema" : "https://github.com/citation-style-language/schema/raw/master/csl-citation.json" }</w:instrText>
      </w:r>
      <w:r w:rsidR="00A17C89">
        <w:fldChar w:fldCharType="separate"/>
      </w:r>
      <w:r w:rsidR="00A17C89" w:rsidRPr="00A17C89">
        <w:rPr>
          <w:noProof/>
        </w:rPr>
        <w:t>[23]</w:t>
      </w:r>
      <w:r w:rsidR="00A17C89">
        <w:fldChar w:fldCharType="end"/>
      </w:r>
      <w:r w:rsidR="00A17C89">
        <w:t xml:space="preserve"> que se realizó con la colaboración de las universidades de </w:t>
      </w:r>
      <w:r w:rsidR="00A17C89" w:rsidRPr="00C26328">
        <w:rPr>
          <w:i/>
          <w:iCs/>
        </w:rPr>
        <w:t>UC Berkeley</w:t>
      </w:r>
      <w:r w:rsidR="00A17C89" w:rsidRPr="00C26328">
        <w:t xml:space="preserve">, </w:t>
      </w:r>
      <w:r w:rsidR="00A17C89" w:rsidRPr="00C26328">
        <w:rPr>
          <w:i/>
          <w:iCs/>
        </w:rPr>
        <w:t>TU Berlin</w:t>
      </w:r>
      <w:r w:rsidR="00A17C89" w:rsidRPr="00C26328">
        <w:t>, Universidad de Ozyegin, Universidad Politécnica de Madrid e IMEC. El modelo de esta arquitectura</w:t>
      </w:r>
      <w:r w:rsidR="00FF10F8">
        <w:t xml:space="preserve"> lo podemos ver en la Figura 2.4</w:t>
      </w:r>
      <w:r w:rsidR="00A17C89" w:rsidRPr="00C26328">
        <w:t>.</w:t>
      </w:r>
    </w:p>
    <w:p w:rsidR="00A17C89" w:rsidRDefault="00A17C89" w:rsidP="0045439C"/>
    <w:p w:rsidR="00A17C89" w:rsidRDefault="00A17C89" w:rsidP="00A17C89">
      <w:r>
        <w:rPr>
          <w:noProof/>
          <w:lang w:eastAsia="es-ES"/>
        </w:rPr>
        <w:drawing>
          <wp:inline distT="0" distB="0" distL="0" distR="0" wp14:anchorId="41A99A68" wp14:editId="22956359">
            <wp:extent cx="4589145" cy="2242820"/>
            <wp:effectExtent l="0" t="0" r="1905" b="5080"/>
            <wp:docPr id="4" name="Imagen 4" descr="C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agent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9145" cy="2242820"/>
                    </a:xfrm>
                    <a:prstGeom prst="rect">
                      <a:avLst/>
                    </a:prstGeom>
                    <a:noFill/>
                    <a:ln>
                      <a:noFill/>
                    </a:ln>
                  </pic:spPr>
                </pic:pic>
              </a:graphicData>
            </a:graphic>
          </wp:inline>
        </w:drawing>
      </w:r>
    </w:p>
    <w:p w:rsidR="00A17C89" w:rsidRDefault="00A17C89" w:rsidP="00FF10F8">
      <w:pPr>
        <w:pStyle w:val="Descripcin"/>
        <w:jc w:val="center"/>
      </w:pPr>
      <w:bookmarkStart w:id="26" w:name="_Toc425173223"/>
      <w:r>
        <w:t xml:space="preserve">Figura </w:t>
      </w:r>
      <w:fldSimple w:instr=" STYLEREF 1 \s ">
        <w:r w:rsidR="00C83BA1">
          <w:rPr>
            <w:noProof/>
          </w:rPr>
          <w:t>2</w:t>
        </w:r>
      </w:fldSimple>
      <w:r w:rsidR="00107E47">
        <w:t>.</w:t>
      </w:r>
      <w:fldSimple w:instr=" SEQ Figura \* ARABIC \s 1 ">
        <w:r w:rsidR="00C83BA1">
          <w:rPr>
            <w:noProof/>
          </w:rPr>
          <w:t>4</w:t>
        </w:r>
      </w:fldSimple>
      <w:r>
        <w:t xml:space="preserve"> CAgents del Conectivity Brokerage, obtenido de </w:t>
      </w:r>
      <w:r>
        <w:fldChar w:fldCharType="begin" w:fldLock="1"/>
      </w:r>
      <w:r>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23]", "plainTextFormattedCitation" : "[23]", "previouslyFormattedCitation" : "[23]" }, "properties" : { "noteIndex" : 0 }, "schema" : "https://github.com/citation-style-language/schema/raw/master/csl-citation.json" }</w:instrText>
      </w:r>
      <w:r>
        <w:fldChar w:fldCharType="separate"/>
      </w:r>
      <w:r w:rsidRPr="00A17C89">
        <w:rPr>
          <w:i w:val="0"/>
          <w:noProof/>
        </w:rPr>
        <w:t>[23]</w:t>
      </w:r>
      <w:bookmarkEnd w:id="26"/>
      <w:r>
        <w:fldChar w:fldCharType="end"/>
      </w:r>
    </w:p>
    <w:p w:rsidR="0045439C" w:rsidRDefault="0045439C" w:rsidP="0045439C">
      <w:r>
        <w:t xml:space="preserve">El esquema general de la arquitectura </w:t>
      </w:r>
      <w:r w:rsidR="00FF10F8">
        <w:t xml:space="preserve">implementada en </w:t>
      </w:r>
      <w:r w:rsidR="00FF10F8">
        <w:fldChar w:fldCharType="begin" w:fldLock="1"/>
      </w:r>
      <w:r w:rsidR="00FF10F8">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FF10F8">
        <w:fldChar w:fldCharType="separate"/>
      </w:r>
      <w:r w:rsidR="00FF10F8" w:rsidRPr="00FF10F8">
        <w:rPr>
          <w:noProof/>
        </w:rPr>
        <w:t>[13]</w:t>
      </w:r>
      <w:r w:rsidR="00FF10F8">
        <w:fldChar w:fldCharType="end"/>
      </w:r>
      <w:r w:rsidR="00FF10F8">
        <w:t xml:space="preserve"> </w:t>
      </w:r>
      <w:r>
        <w:t xml:space="preserve">se puede ver en la Figura </w:t>
      </w:r>
      <w:r w:rsidR="006E7092">
        <w:t>2</w:t>
      </w:r>
      <w:r w:rsidR="00FF10F8">
        <w:t>.5</w:t>
      </w:r>
      <w:r>
        <w:t>.</w:t>
      </w:r>
    </w:p>
    <w:p w:rsidR="00A46517" w:rsidRDefault="0045439C" w:rsidP="00A46517">
      <w:pPr>
        <w:keepNext/>
        <w:jc w:val="center"/>
      </w:pPr>
      <w:r>
        <w:rPr>
          <w:noProof/>
          <w:lang w:eastAsia="es-ES"/>
        </w:rPr>
        <w:drawing>
          <wp:inline distT="0" distB="0" distL="0" distR="0" wp14:anchorId="5810FF75" wp14:editId="1F251934">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7" w:name="_Toc425173224"/>
      <w:r>
        <w:t xml:space="preserve">Figura </w:t>
      </w:r>
      <w:fldSimple w:instr=" STYLEREF 1 \s ">
        <w:r w:rsidR="00C83BA1">
          <w:rPr>
            <w:noProof/>
          </w:rPr>
          <w:t>2</w:t>
        </w:r>
      </w:fldSimple>
      <w:r w:rsidR="00107E47">
        <w:t>.</w:t>
      </w:r>
      <w:fldSimple w:instr=" SEQ Figura \* ARABIC \s 1 ">
        <w:r w:rsidR="00C83BA1">
          <w:rPr>
            <w:noProof/>
          </w:rPr>
          <w:t>5</w:t>
        </w:r>
      </w:fldSimple>
      <w:r w:rsidR="003C4CA3">
        <w:t xml:space="preserve"> Arquitectura del CRModule, obtenida de </w:t>
      </w:r>
      <w:r w:rsidR="006E7092">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rsidR="006E7092">
        <w:fldChar w:fldCharType="separate"/>
      </w:r>
      <w:r w:rsidR="005F260E" w:rsidRPr="005F260E">
        <w:rPr>
          <w:i w:val="0"/>
          <w:noProof/>
        </w:rPr>
        <w:t>[13]</w:t>
      </w:r>
      <w:bookmarkEnd w:id="27"/>
      <w:r w:rsidR="006E7092">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0B3330" w:rsidRDefault="000B3330" w:rsidP="000B3330">
      <w:pPr>
        <w:pStyle w:val="Prrafodelista"/>
        <w:numPr>
          <w:ilvl w:val="0"/>
          <w:numId w:val="4"/>
        </w:numPr>
      </w:pPr>
      <w:r>
        <w:t>VCC. El último de estos sub-módulos es el encargado de proporcionar una capa de abstracción para la comunicación de los mensajes de control entre nodos, de forma que la estrategia se pueda llevar a cabo de forma colaborativa.</w:t>
      </w:r>
    </w:p>
    <w:p w:rsidR="0045439C" w:rsidRPr="005545A8" w:rsidRDefault="0045439C" w:rsidP="0045439C">
      <w:r>
        <w:t xml:space="preserve">La implementación realizada en </w:t>
      </w:r>
      <w:r>
        <w:fldChar w:fldCharType="begin" w:fldLock="1"/>
      </w:r>
      <w:r w:rsidR="00A17C8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3]", "plainTextFormattedCitation" : "[13]", "previouslyFormattedCitation" : "[13]" }, "properties" : { "noteIndex" : 0 }, "schema" : "https://github.com/citation-style-language/schema/raw/master/csl-citation.json" }</w:instrText>
      </w:r>
      <w:r>
        <w:fldChar w:fldCharType="separate"/>
      </w:r>
      <w:r w:rsidR="005F260E" w:rsidRPr="005F260E">
        <w:rPr>
          <w:noProof/>
        </w:rPr>
        <w:t>[13]</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A17C8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24]", "plainTextFormattedCitation" : "[24]", "previouslyFormattedCitation" : "[24]" }, "properties" : { "noteIndex" : 0 }, "schema" : "https://github.com/citation-style-language/schema/raw/master/csl-citation.json" }</w:instrText>
      </w:r>
      <w:r>
        <w:fldChar w:fldCharType="separate"/>
      </w:r>
      <w:r w:rsidR="00A17C89" w:rsidRPr="00A17C89">
        <w:rPr>
          <w:noProof/>
        </w:rPr>
        <w:t>[24]</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8" w:name="_Toc425173188"/>
      <w:r>
        <w:t>Herramientas utilizadas</w:t>
      </w:r>
      <w:bookmarkEnd w:id="28"/>
    </w:p>
    <w:p w:rsidR="00E85CA4" w:rsidRDefault="00FF10F8" w:rsidP="00E85CA4">
      <w:r>
        <w:t>Una vez presentado todo el HW y SW del que se dispone, e</w:t>
      </w:r>
      <w:r w:rsidR="00A52E04">
        <w:t>n este apartado se van a presentar las herramientas que se han utilizado para la realización del trabajo.</w:t>
      </w:r>
    </w:p>
    <w:p w:rsidR="00A52E04" w:rsidRDefault="00A52E04" w:rsidP="00A52E04">
      <w:pPr>
        <w:pStyle w:val="Ttulo3"/>
      </w:pPr>
      <w:bookmarkStart w:id="29" w:name="_Toc425173189"/>
      <w:r>
        <w:t>MPLAB X</w:t>
      </w:r>
      <w:bookmarkEnd w:id="29"/>
    </w:p>
    <w:p w:rsidR="00A52E04" w:rsidRDefault="00107E47" w:rsidP="00A52E04">
      <w:r>
        <w:t>Esta herramienta es la Integrated Development Environment (IDE)</w:t>
      </w:r>
      <w:r w:rsidR="00A52E04">
        <w:t xml:space="preserve">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A17C89">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5]", "plainTextFormattedCitation" : "[25]", "previouslyFormattedCitation" : "[25]" }, "properties" : { "noteIndex" : 0 }, "schema" : "https://github.com/citation-style-language/schema/raw/master/csl-citation.json" }</w:instrText>
      </w:r>
      <w:r>
        <w:fldChar w:fldCharType="separate"/>
      </w:r>
      <w:r w:rsidR="00A17C89" w:rsidRPr="00A17C89">
        <w:rPr>
          <w:noProof/>
        </w:rPr>
        <w:t>[25]</w:t>
      </w:r>
      <w:r>
        <w:fldChar w:fldCharType="end"/>
      </w:r>
      <w:r>
        <w:t>.</w:t>
      </w:r>
    </w:p>
    <w:p w:rsidR="00AA315E" w:rsidRDefault="00AA315E" w:rsidP="00AA315E">
      <w:pPr>
        <w:pStyle w:val="Ttulo3"/>
      </w:pPr>
      <w:bookmarkStart w:id="30" w:name="_Toc425173190"/>
      <w:r>
        <w:t>Programador ICD 3</w:t>
      </w:r>
      <w:bookmarkEnd w:id="30"/>
    </w:p>
    <w:p w:rsidR="00AA315E" w:rsidRDefault="00AA315E" w:rsidP="00AA315E">
      <w:r>
        <w:t xml:space="preserve">Este dispositivo es el que permite programar el microcontrolador. El </w:t>
      </w:r>
      <w:r w:rsidR="004166AD">
        <w:t>disposit</w:t>
      </w:r>
      <w:r w:rsidR="00107E47">
        <w:t>ivo que vamos a usar es el In-Circuit Debugger (ICD)</w:t>
      </w:r>
      <w:r w:rsidR="004166AD">
        <w:t xml:space="preserve"> 3 </w:t>
      </w:r>
      <w:r w:rsidR="004166AD">
        <w:fldChar w:fldCharType="begin" w:fldLock="1"/>
      </w:r>
      <w:r w:rsidR="00A17C89">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6]", "plainTextFormattedCitation" : "[26]", "previouslyFormattedCitation" : "[26]" }, "properties" : { "noteIndex" : 0 }, "schema" : "https://github.com/citation-style-language/schema/raw/master/csl-citation.json" }</w:instrText>
      </w:r>
      <w:r w:rsidR="004166AD">
        <w:fldChar w:fldCharType="separate"/>
      </w:r>
      <w:r w:rsidR="00A17C89" w:rsidRPr="00A17C89">
        <w:rPr>
          <w:noProof/>
        </w:rPr>
        <w:t>[26]</w:t>
      </w:r>
      <w:r w:rsidR="004166AD">
        <w:fldChar w:fldCharType="end"/>
      </w:r>
      <w:r w:rsidR="004166AD">
        <w:t xml:space="preserve">, desarrollado por Microchip para programar sus productos. La característica principal de este dispositivo es que, en combinación con MPLAB X, </w:t>
      </w:r>
      <w:r w:rsidR="004166AD">
        <w:lastRenderedPageBreak/>
        <w:t xml:space="preserve">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1" w:name="_Toc425173191"/>
      <w:r>
        <w:t>RS232SHIELD</w:t>
      </w:r>
      <w:bookmarkEnd w:id="31"/>
    </w:p>
    <w:p w:rsidR="004166AD" w:rsidRDefault="004166AD" w:rsidP="004166AD">
      <w:r>
        <w:t xml:space="preserve">Es una placa de expansión para el cNGD que fue desarrollada en </w:t>
      </w:r>
      <w:r>
        <w:fldChar w:fldCharType="begin" w:fldLock="1"/>
      </w:r>
      <w:r w:rsidR="00A17C8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005F260E" w:rsidRPr="005F260E">
        <w:rPr>
          <w:noProof/>
        </w:rPr>
        <w:t>[17]</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Default="00DA7C21" w:rsidP="00DA7C21">
      <w:r>
        <w:t>Esta placa ha sido utilizada para la depuración mediante trazas y la realización de pruebas de la funcionalidad del código implementado.</w:t>
      </w:r>
      <w:r w:rsidR="00FF10F8">
        <w:t xml:space="preserve"> Una imagen de la placa se puede ver en la Figura 2.6.</w:t>
      </w:r>
    </w:p>
    <w:p w:rsidR="00FF10F8" w:rsidRDefault="00041BD1" w:rsidP="00FF10F8">
      <w:pPr>
        <w:jc w:val="center"/>
      </w:pPr>
      <w:r>
        <w:pict>
          <v:shape id="_x0000_i1026" type="#_x0000_t75" style="width:380.2pt;height:165.7pt">
            <v:imagedata r:id="rId31" o:title="Imagen placa RS232 superior"/>
          </v:shape>
        </w:pict>
      </w:r>
    </w:p>
    <w:p w:rsidR="00107E47" w:rsidRDefault="00107E47" w:rsidP="00107E47">
      <w:pPr>
        <w:pStyle w:val="Descripcin"/>
        <w:jc w:val="center"/>
      </w:pPr>
      <w:r w:rsidRPr="00107E47">
        <w:rPr>
          <w:i w:val="0"/>
          <w:iCs w:val="0"/>
        </w:rPr>
        <w:t>(a</w:t>
      </w:r>
      <w:r>
        <w:t>) Vista superior</w:t>
      </w:r>
    </w:p>
    <w:p w:rsidR="00107E47" w:rsidRDefault="00041BD1" w:rsidP="00107E47">
      <w:pPr>
        <w:keepNext/>
        <w:jc w:val="center"/>
      </w:pPr>
      <w:r>
        <w:pict>
          <v:shape id="_x0000_i1027" type="#_x0000_t75" style="width:424.25pt;height:131.95pt">
            <v:imagedata r:id="rId32" o:title="Imagen placa RS232 inferior"/>
          </v:shape>
        </w:pict>
      </w:r>
    </w:p>
    <w:p w:rsidR="00107E47" w:rsidRDefault="00107E47" w:rsidP="00107E47">
      <w:pPr>
        <w:pStyle w:val="Descripcin"/>
        <w:jc w:val="center"/>
      </w:pPr>
      <w:r w:rsidRPr="00107E47">
        <w:rPr>
          <w:i w:val="0"/>
          <w:iCs w:val="0"/>
        </w:rPr>
        <w:t>(b</w:t>
      </w:r>
      <w:r>
        <w:t>) Vista inferior</w:t>
      </w:r>
    </w:p>
    <w:p w:rsidR="00107E47" w:rsidRDefault="00107E47" w:rsidP="00107E47">
      <w:pPr>
        <w:pStyle w:val="Descripcin"/>
        <w:jc w:val="center"/>
      </w:pPr>
      <w:bookmarkStart w:id="32" w:name="_Toc425173225"/>
      <w:r>
        <w:t xml:space="preserve">Figura </w:t>
      </w:r>
      <w:fldSimple w:instr=" STYLEREF 1 \s ">
        <w:r w:rsidR="00C83BA1">
          <w:rPr>
            <w:noProof/>
          </w:rPr>
          <w:t>2</w:t>
        </w:r>
      </w:fldSimple>
      <w:r>
        <w:t>.</w:t>
      </w:r>
      <w:fldSimple w:instr=" SEQ Figura \* ARABIC \s 1 ">
        <w:r w:rsidR="00C83BA1">
          <w:rPr>
            <w:noProof/>
          </w:rPr>
          <w:t>6</w:t>
        </w:r>
      </w:fldSimple>
      <w:r>
        <w:t xml:space="preserve"> Vista detallada del rs232SHIELD, obtenida de </w:t>
      </w:r>
      <w:r>
        <w:fldChar w:fldCharType="begin" w:fldLock="1"/>
      </w:r>
      <w:r w:rsidR="00655B67">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7]", "plainTextFormattedCitation" : "[17]", "previouslyFormattedCitation" : "[17]" }, "properties" : { "noteIndex" : 0 }, "schema" : "https://github.com/citation-style-language/schema/raw/master/csl-citation.json" }</w:instrText>
      </w:r>
      <w:r>
        <w:fldChar w:fldCharType="separate"/>
      </w:r>
      <w:r w:rsidRPr="00107E47">
        <w:rPr>
          <w:i w:val="0"/>
          <w:noProof/>
        </w:rPr>
        <w:t>[17]</w:t>
      </w:r>
      <w:bookmarkEnd w:id="32"/>
      <w:r>
        <w:fldChar w:fldCharType="end"/>
      </w:r>
    </w:p>
    <w:p w:rsidR="00AA315E" w:rsidRDefault="00AA315E"/>
    <w:p w:rsidR="00AA315E" w:rsidRDefault="00AA315E">
      <w:pPr>
        <w:sectPr w:rsidR="00AA315E" w:rsidSect="00914657">
          <w:headerReference w:type="even" r:id="rId33"/>
          <w:headerReference w:type="default" r:id="rId34"/>
          <w:footerReference w:type="even" r:id="rId35"/>
          <w:footerReference w:type="default" r:id="rId36"/>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33" w:name="_Toc423519232"/>
      <w:bookmarkStart w:id="34" w:name="_Toc425173192"/>
      <w:r>
        <w:lastRenderedPageBreak/>
        <w:t>Implementación del algoritmo de seguridad</w:t>
      </w:r>
      <w:bookmarkEnd w:id="33"/>
      <w:bookmarkEnd w:id="34"/>
    </w:p>
    <w:p w:rsidR="004C5CCB" w:rsidRDefault="004C5CCB" w:rsidP="004C5CCB">
      <w:r>
        <w:t xml:space="preserve">Este algoritmo, desarrollado en </w:t>
      </w:r>
      <w:r>
        <w:fldChar w:fldCharType="begin" w:fldLock="1"/>
      </w:r>
      <w:r w:rsidR="00A17C8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7]", "plainTextFormattedCitation" : "[27]", "previouslyFormattedCitation" : "[27]" }, "properties" : { "noteIndex" : 0 }, "schema" : "https://github.com/citation-style-language/schema/raw/master/csl-citation.json" }</w:instrText>
      </w:r>
      <w:r>
        <w:fldChar w:fldCharType="separate"/>
      </w:r>
      <w:r w:rsidR="00A17C89" w:rsidRPr="00A17C89">
        <w:rPr>
          <w:noProof/>
        </w:rPr>
        <w:t>[27]</w:t>
      </w:r>
      <w:r>
        <w:fldChar w:fldCharType="end"/>
      </w:r>
      <w:r>
        <w:t xml:space="preserve">, </w:t>
      </w:r>
      <w:r w:rsidR="00C1232D">
        <w:t>se centra en la necesidad de aportar seguridad a las CWSN</w:t>
      </w:r>
      <w:r>
        <w:t>.</w:t>
      </w:r>
    </w:p>
    <w:p w:rsidR="00C1232D" w:rsidRDefault="00C1232D" w:rsidP="004C5CCB">
      <w:r>
        <w:t>La meta principal de esta estrategia de optimización es la de detectar ataques a la red de nodos que se quieran hacer pasar por usuarios primarios de la red. Un usuario primario de la red es aquel que tiene prioridad en el uso del espectro sobre los usuarios secundarios, por tanto ocupará más tiempo el canal. Los usuarios secundarios son aquellos que utilizan un canal cuando ven un hueco</w:t>
      </w:r>
      <w:r w:rsidR="000243DF">
        <w:t xml:space="preserve"> en el espectro</w:t>
      </w:r>
      <w:r>
        <w:t xml:space="preserve"> donde no se está transmitiendo </w:t>
      </w:r>
      <w:r w:rsidR="000243DF">
        <w:t>y sólo lo deben ocupar por un breve período de tiempo para no afectar a las comunicaciones de los usuarios primarios.</w:t>
      </w:r>
    </w:p>
    <w:p w:rsidR="004C5CCB" w:rsidRDefault="004C5CCB" w:rsidP="004C5CCB">
      <w:r>
        <w:t>Para la detección de los nodos intrusos, o que tienen un funcionamiento anómalo, el algoritmo requiere de dos fases:</w:t>
      </w:r>
    </w:p>
    <w:p w:rsidR="007371B7" w:rsidRDefault="004C5CCB" w:rsidP="004C5CCB">
      <w:pPr>
        <w:pStyle w:val="Prrafodelista"/>
        <w:numPr>
          <w:ilvl w:val="0"/>
          <w:numId w:val="5"/>
        </w:numPr>
      </w:pPr>
      <w:r>
        <w:t xml:space="preserve">Fase de aprendizaje. </w:t>
      </w:r>
      <w:r w:rsidR="004B530A">
        <w:t xml:space="preserve">El aprendizaje se basa en que los nodos de la red tienen el mismo comportamiento durante </w:t>
      </w:r>
      <w:r w:rsidR="00A97E3E">
        <w:t xml:space="preserve">toda </w:t>
      </w:r>
      <w:r w:rsidR="004B530A">
        <w:t xml:space="preserve">su ejecución. </w:t>
      </w:r>
      <w:r w:rsidR="000243DF">
        <w:t>En esta fase se van a situar los nodos que están en nuestra red midiendo la potencia recibida cuando nos comunicamos con ellos y el tiempo que transcurre entre los paquetes que envían. Esto se hace procesando los paquetes que se reciben</w:t>
      </w:r>
      <w:r>
        <w:t>, guardando el valor del</w:t>
      </w:r>
      <w:r w:rsidR="007726A7">
        <w:t xml:space="preserve"> </w:t>
      </w:r>
      <w:r w:rsidR="007726A7" w:rsidRPr="000243DF">
        <w:rPr>
          <w:i/>
        </w:rPr>
        <w:t>Received Signal Strength Indicator</w:t>
      </w:r>
      <w:r>
        <w:t xml:space="preserve"> </w:t>
      </w:r>
      <w:r w:rsidR="007726A7">
        <w:t>(</w:t>
      </w:r>
      <w:r>
        <w:t>RSSI</w:t>
      </w:r>
      <w:r w:rsidR="007726A7">
        <w:t>)</w:t>
      </w:r>
      <w:r w:rsidR="000D2D3F">
        <w:t xml:space="preserve"> </w:t>
      </w:r>
      <w:r>
        <w:t xml:space="preserve">y el tiempo que ha transcurrido entre dos paquetes. </w:t>
      </w:r>
    </w:p>
    <w:p w:rsidR="007371B7" w:rsidRDefault="004B530A" w:rsidP="007371B7">
      <w:pPr>
        <w:pStyle w:val="Prrafodelista"/>
      </w:pPr>
      <w:r>
        <w:t xml:space="preserve">Cuando transcurre el tiempo suficiente </w:t>
      </w:r>
      <w:r w:rsidR="000243DF">
        <w:t xml:space="preserve">como para tener los datos </w:t>
      </w:r>
      <w:r>
        <w:t>necesarios</w:t>
      </w:r>
      <w:r w:rsidR="000243DF">
        <w:t xml:space="preserve"> para situar todos los nodos de la red, se procesan todos los paquetes que se han recibido para realizar un mapa. En el mapa se van a agrupar los paquetes con valores similares de RSSI y de tiempo entre paquetes, que vamos a representar en el mapa mediante una circunferencia. </w:t>
      </w:r>
      <w:r w:rsidR="00BC7E0D">
        <w:t>Esta circunferencia se llama clu</w:t>
      </w:r>
      <w:r w:rsidR="000243DF">
        <w:t>ster.</w:t>
      </w:r>
      <w:r w:rsidR="004C5CCB">
        <w:t xml:space="preserve"> </w:t>
      </w:r>
      <w:r w:rsidR="00A97E3E">
        <w:t>Los clusters</w:t>
      </w:r>
      <w:r w:rsidR="000243DF">
        <w:t xml:space="preserve"> van</w:t>
      </w:r>
      <w:r w:rsidR="004C5CCB">
        <w:t xml:space="preserve"> </w:t>
      </w:r>
      <w:r w:rsidR="000243DF">
        <w:t>a tener unas</w:t>
      </w:r>
      <w:r w:rsidR="004C5CCB">
        <w:t xml:space="preserve"> coordenadas</w:t>
      </w:r>
      <w:r w:rsidR="000243DF">
        <w:t xml:space="preserve"> (</w:t>
      </w:r>
      <w:r w:rsidR="004C5CCB">
        <w:t>valor del RSSI y del tiempo entre paquetes</w:t>
      </w:r>
      <w:r w:rsidR="000243DF">
        <w:t>)</w:t>
      </w:r>
      <w:r w:rsidR="004C5CCB">
        <w:t xml:space="preserve"> y </w:t>
      </w:r>
      <w:r w:rsidR="00A97E3E">
        <w:t xml:space="preserve">un radio que si solo hay un paquete va a ser un radio inicial y cuando hay más paquetes va a ser la suma del radio inicial y la distancia del centro del cluster al nuevo paquete incluido. </w:t>
      </w:r>
    </w:p>
    <w:p w:rsidR="004C5CCB" w:rsidRDefault="00A97E3E" w:rsidP="007371B7">
      <w:pPr>
        <w:pStyle w:val="Prrafodelista"/>
      </w:pPr>
      <w:r>
        <w:t>Para generar la lista de clusters</w:t>
      </w:r>
      <w:r w:rsidR="006774DC">
        <w:t xml:space="preserve"> primero</w:t>
      </w:r>
      <w:r w:rsidR="004C5CCB">
        <w:t xml:space="preserve"> se normalizan</w:t>
      </w:r>
      <w:r w:rsidR="006774DC">
        <w:t xml:space="preserve"> con respecto a los valores máximos de las coordenadas</w:t>
      </w:r>
      <w:r w:rsidR="004C5CCB">
        <w:t xml:space="preserve"> los valores almacenados y luego se va procesando cada par de coo</w:t>
      </w:r>
      <w:r w:rsidR="00BC7E0D">
        <w:t>rdenadas incluyéndolas en un clu</w:t>
      </w:r>
      <w:r w:rsidR="004C5CCB">
        <w:t>ster.</w:t>
      </w:r>
    </w:p>
    <w:p w:rsidR="006774DC" w:rsidRPr="00737FF2" w:rsidRDefault="004C5CCB" w:rsidP="006774DC">
      <w:pPr>
        <w:pStyle w:val="Prrafodelista"/>
        <w:numPr>
          <w:ilvl w:val="0"/>
          <w:numId w:val="5"/>
        </w:numPr>
      </w:pPr>
      <w:r>
        <w:t>Fase de detección. En esta fase el</w:t>
      </w:r>
      <w:r w:rsidR="00A97E3E">
        <w:t xml:space="preserve"> algoritmo se encargará de procesar</w:t>
      </w:r>
      <w:r>
        <w:t xml:space="preserve"> el valor del RSSI y tiempo entre paquetes de los paquetes que va recibiendo y comprobando que están contenidos en un cl</w:t>
      </w:r>
      <w:r w:rsidR="00BC7E0D">
        <w:t>u</w:t>
      </w:r>
      <w:r>
        <w:t>ster de los anteriores. Si un paq</w:t>
      </w:r>
      <w:r w:rsidR="00BC7E0D">
        <w:t>uete no está contenido en un clu</w:t>
      </w:r>
      <w:r>
        <w:t>ster, se marca el nodo del que procedía como atacante</w:t>
      </w:r>
      <w:r w:rsidR="004B530A">
        <w:t xml:space="preserve"> ya que tiene un comportamiento anómalo</w:t>
      </w:r>
      <w:r>
        <w:t xml:space="preserve"> y se informa al resto de nodos de la red. Si un número determinado de nodos detectan a un mismo nodo como atacante desconectan ese nodo de la red.</w:t>
      </w:r>
    </w:p>
    <w:p w:rsidR="00737FF2" w:rsidRDefault="00737FF2" w:rsidP="00737FF2">
      <w:pPr>
        <w:pStyle w:val="Ttulo2"/>
      </w:pPr>
      <w:bookmarkStart w:id="35" w:name="_Toc423519233"/>
      <w:bookmarkStart w:id="36" w:name="_Toc425173193"/>
      <w:r>
        <w:t>Funciones de la arquitectura cognitiva</w:t>
      </w:r>
      <w:bookmarkEnd w:id="35"/>
      <w:bookmarkEnd w:id="36"/>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drawing>
          <wp:inline distT="0" distB="0" distL="0" distR="0" wp14:anchorId="70A67CCB" wp14:editId="3E0E5F99">
            <wp:extent cx="5400675" cy="98107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rotWithShape="1">
                    <a:blip r:embed="rId37">
                      <a:extLst>
                        <a:ext uri="{28A0092B-C50C-407E-A947-70E740481C1C}">
                          <a14:useLocalDpi xmlns:a14="http://schemas.microsoft.com/office/drawing/2010/main" val="0"/>
                        </a:ext>
                      </a:extLst>
                    </a:blip>
                    <a:srcRect t="36025"/>
                    <a:stretch/>
                  </pic:blipFill>
                  <pic:spPr bwMode="auto">
                    <a:xfrm>
                      <a:off x="0" y="0"/>
                      <a:ext cx="5400675" cy="981075"/>
                    </a:xfrm>
                    <a:prstGeom prst="rect">
                      <a:avLst/>
                    </a:prstGeom>
                    <a:noFill/>
                    <a:ln>
                      <a:noFill/>
                    </a:ln>
                    <a:extLst>
                      <a:ext uri="{53640926-AAD7-44D8-BBD7-CCE9431645EC}">
                        <a14:shadowObscured xmlns:a14="http://schemas.microsoft.com/office/drawing/2010/main"/>
                      </a:ext>
                    </a:extLst>
                  </pic:spPr>
                </pic:pic>
              </a:graphicData>
            </a:graphic>
          </wp:inline>
        </w:drawing>
      </w:r>
    </w:p>
    <w:p w:rsidR="00011D15" w:rsidRPr="00011D15" w:rsidRDefault="00A04BB1" w:rsidP="00836430">
      <w:pPr>
        <w:pStyle w:val="Descripcin"/>
        <w:jc w:val="center"/>
      </w:pPr>
      <w:bookmarkStart w:id="37" w:name="_Toc425173226"/>
      <w:r>
        <w:t xml:space="preserve">Figura </w:t>
      </w:r>
      <w:fldSimple w:instr=" STYLEREF 1 \s ">
        <w:r w:rsidR="00C83BA1">
          <w:rPr>
            <w:noProof/>
          </w:rPr>
          <w:t>3</w:t>
        </w:r>
      </w:fldSimple>
      <w:r w:rsidR="00107E47">
        <w:t>.</w:t>
      </w:r>
      <w:fldSimple w:instr=" SEQ Figura \* ARABIC \s 1 ">
        <w:r w:rsidR="00C83BA1">
          <w:rPr>
            <w:noProof/>
          </w:rPr>
          <w:t>1</w:t>
        </w:r>
      </w:fldSimple>
      <w:r>
        <w:t xml:space="preserve"> Etapas del algoritmo de seguridad</w:t>
      </w:r>
      <w:bookmarkEnd w:id="37"/>
    </w:p>
    <w:p w:rsidR="00A04BB1" w:rsidRDefault="00F40460" w:rsidP="004B2132">
      <w:r>
        <w:lastRenderedPageBreak/>
        <w:t xml:space="preserve">En cada paso de una etapa a otra se activa un </w:t>
      </w:r>
      <w:r w:rsidRPr="00F40460">
        <w:rPr>
          <w:i/>
        </w:rPr>
        <w:t>flag</w:t>
      </w:r>
      <w:r>
        <w:t xml:space="preserve"> que hace que no se vuelva a entrar a esa etapa ya que no es necesario volver nunca a una etapa anterior.</w:t>
      </w:r>
    </w:p>
    <w:p w:rsidR="00836430" w:rsidRDefault="00241578" w:rsidP="00241578">
      <w:bookmarkStart w:id="38" w:name="_Toc423519234"/>
      <w:r>
        <w:t xml:space="preserve">A continuación se van a describir las estructuras que se han definido para almacenar los datos necesarios para la implementación del algoritmo y las funciones que se usan durante la ejecución del mismo. </w:t>
      </w:r>
    </w:p>
    <w:p w:rsidR="00836430" w:rsidRDefault="00836430" w:rsidP="00836430">
      <w:pPr>
        <w:pStyle w:val="Ttulo3"/>
      </w:pPr>
      <w:bookmarkStart w:id="39" w:name="_Toc425173194"/>
      <w:r>
        <w:t>Estructura de datos</w:t>
      </w:r>
      <w:bookmarkEnd w:id="39"/>
    </w:p>
    <w:p w:rsidR="00241578" w:rsidRDefault="00241578" w:rsidP="00241578">
      <w:r>
        <w:t>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cuando se normalice. </w:t>
      </w:r>
      <w:r w:rsidR="00AB1FA5">
        <w:t>Para definir este tipo de estructura utilizaremos</w:t>
      </w:r>
      <w:r>
        <w:t xml:space="preserve"> “coord”.</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oord;</w:t>
      </w:r>
    </w:p>
    <w:p w:rsidR="00241578" w:rsidRDefault="00241578" w:rsidP="00241578">
      <w:pPr>
        <w:pStyle w:val="Prrafodelista"/>
        <w:numPr>
          <w:ilvl w:val="0"/>
          <w:numId w:val="3"/>
        </w:numPr>
      </w:pPr>
      <w:r>
        <w:t>Clusters. En esta estructura se guardan los clusters generados durante la etapa de cálculo de clusters. Cada cluster está definido por un centro que es una coordenada definida anteriormente, un radio y el número de paquetes con el que se ha formado el cluster</w:t>
      </w:r>
      <w:r w:rsidR="00836430">
        <w:t xml:space="preserve"> que será</w:t>
      </w:r>
      <w:r>
        <w:t xml:space="preserve"> necesario para hacer los cálculos </w:t>
      </w:r>
      <w:r w:rsidR="00836430">
        <w:t>del centro y el radio del cl</w:t>
      </w:r>
      <w:r w:rsidR="00BC7E0D">
        <w:t>u</w:t>
      </w:r>
      <w:r w:rsidR="00836430">
        <w:t>ster</w:t>
      </w:r>
      <w:r>
        <w:t xml:space="preserve">. </w:t>
      </w:r>
      <w:r w:rsidR="002E2755">
        <w:t xml:space="preserve">Para definir este tipo de estructura utilizaremos </w:t>
      </w:r>
      <w:r>
        <w:t>“cl”.</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w:t>
      </w:r>
      <w:r w:rsidR="00AB1FA5">
        <w:t>P</w:t>
      </w:r>
      <w:r>
        <w:t>ara d</w:t>
      </w:r>
      <w:r w:rsidR="00AB1FA5">
        <w:t>efinir variables de este tipo se utiliza</w:t>
      </w:r>
      <w:r>
        <w:t xml:space="preserve"> “a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BYTE esAtacante;</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at;</w:t>
      </w:r>
    </w:p>
    <w:p w:rsidR="00241578" w:rsidRPr="0040727A" w:rsidRDefault="00836430" w:rsidP="00241578">
      <w:r>
        <w:t xml:space="preserve">Para almacenar todos los datos </w:t>
      </w:r>
      <w:r w:rsidR="00241578" w:rsidRPr="0040727A">
        <w:t>se han definido tres listas:</w:t>
      </w: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241578" w:rsidRDefault="00836430" w:rsidP="00241578">
      <w:pPr>
        <w:pStyle w:val="Prrafodelista"/>
        <w:rPr>
          <w:rFonts w:ascii="Courier New" w:hAnsi="Courier New" w:cs="Courier New"/>
        </w:rPr>
      </w:pPr>
      <w:r>
        <w:rPr>
          <w:rFonts w:cs="Courier New"/>
        </w:rPr>
        <w:t xml:space="preserve">En esta lista </w:t>
      </w:r>
      <w:r w:rsidR="00241578">
        <w:rPr>
          <w:rFonts w:cs="Courier New"/>
        </w:rPr>
        <w:t xml:space="preserve">se almacenará la información de cada paquete que se reciba durante la etapa de aprendizaje. El tamaño es fijo y definido por </w:t>
      </w:r>
      <w:r w:rsidR="00241578" w:rsidRPr="0040727A">
        <w:rPr>
          <w:rFonts w:ascii="Courier New" w:hAnsi="Courier New" w:cs="Courier New"/>
        </w:rPr>
        <w:t>MAX_PAQ_APRENDIZAJE</w:t>
      </w:r>
      <w:r w:rsidR="00241578">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210ED4" w:rsidRDefault="00241578" w:rsidP="00836430">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y definido por </w:t>
      </w:r>
      <w:r w:rsidRPr="0040727A">
        <w:rPr>
          <w:rFonts w:ascii="Courier New" w:hAnsi="Courier New" w:cs="Courier New"/>
        </w:rPr>
        <w:t>MAX_CLUSTERS</w:t>
      </w:r>
      <w:r w:rsidR="00210ED4">
        <w:rPr>
          <w:rFonts w:ascii="Courier New" w:hAnsi="Courier New" w:cs="Courier New"/>
        </w:rPr>
        <w:t>.</w:t>
      </w:r>
    </w:p>
    <w:p w:rsidR="00836430" w:rsidRDefault="00836430" w:rsidP="00836430">
      <w:pPr>
        <w:pStyle w:val="Prrafodelista"/>
        <w:rPr>
          <w:rFonts w:ascii="Courier New" w:hAnsi="Courier New" w:cs="Courier New"/>
        </w:rPr>
      </w:pPr>
    </w:p>
    <w:p w:rsidR="00836430" w:rsidRPr="00836430" w:rsidRDefault="00836430" w:rsidP="00836430">
      <w:pPr>
        <w:pStyle w:val="Prrafodelista"/>
        <w:rPr>
          <w:rFonts w:ascii="Courier New" w:hAnsi="Courier New" w:cs="Courier New"/>
        </w:rPr>
      </w:pPr>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at Tabla_Atacantes[(CONNECTION_SIZE+1)*(CONNECTION_SIZE+1)]</w:t>
      </w:r>
    </w:p>
    <w:p w:rsidR="00241578" w:rsidRPr="00836430" w:rsidRDefault="00241578" w:rsidP="00241578">
      <w:pPr>
        <w:pStyle w:val="Prrafodelista"/>
        <w:rPr>
          <w:rFonts w:cs="Courier New"/>
        </w:rPr>
      </w:pPr>
      <w:r w:rsidRPr="00E2380E">
        <w:rPr>
          <w:rFonts w:cs="Courier New"/>
        </w:rPr>
        <w:t xml:space="preserve">Esta </w:t>
      </w:r>
      <w:r w:rsidR="00836430">
        <w:rPr>
          <w:rFonts w:cs="Courier New"/>
        </w:rPr>
        <w:t>matriz</w:t>
      </w:r>
      <w:r w:rsidRPr="00E2380E">
        <w:rPr>
          <w:rFonts w:cs="Courier New"/>
        </w:rPr>
        <w:t xml:space="preserve">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r w:rsidR="00836430">
        <w:t xml:space="preserve"> El valor </w:t>
      </w:r>
      <w:r w:rsidR="00836430">
        <w:rPr>
          <w:rFonts w:ascii="Courier New" w:hAnsi="Courier New" w:cs="Courier New"/>
        </w:rPr>
        <w:t xml:space="preserve">CONNECTION_SIZE </w:t>
      </w:r>
      <w:r w:rsidR="00836430">
        <w:rPr>
          <w:rFonts w:cs="Courier New"/>
        </w:rPr>
        <w:t>es el número de nodos con los que está conectado un nodo.</w:t>
      </w:r>
    </w:p>
    <w:p w:rsidR="006774DC" w:rsidRDefault="006774DC" w:rsidP="006774DC">
      <w:r>
        <w:t>Las funciones que se han desarrollado para</w:t>
      </w:r>
      <w:r w:rsidR="00836430">
        <w:t xml:space="preserve"> la implementación de</w:t>
      </w:r>
      <w:r>
        <w:t xml:space="preserve"> este algoritmo y el sub-módulo del CRModule en el que están contenidas se detallan en la siguiente tabla:</w:t>
      </w:r>
    </w:p>
    <w:tbl>
      <w:tblPr>
        <w:tblStyle w:val="Tablaconcuadrcula"/>
        <w:tblW w:w="0" w:type="auto"/>
        <w:tblLook w:val="04A0" w:firstRow="1" w:lastRow="0" w:firstColumn="1" w:lastColumn="0" w:noHBand="0" w:noVBand="1"/>
      </w:tblPr>
      <w:tblGrid>
        <w:gridCol w:w="1980"/>
        <w:gridCol w:w="6514"/>
      </w:tblGrid>
      <w:tr w:rsidR="006774DC" w:rsidTr="006774DC">
        <w:tc>
          <w:tcPr>
            <w:tcW w:w="1980" w:type="dxa"/>
            <w:vAlign w:val="center"/>
          </w:tcPr>
          <w:p w:rsidR="006774DC" w:rsidRPr="006774DC" w:rsidRDefault="006774DC" w:rsidP="006774DC">
            <w:pPr>
              <w:jc w:val="center"/>
              <w:rPr>
                <w:b/>
              </w:rPr>
            </w:pPr>
            <w:r>
              <w:rPr>
                <w:b/>
              </w:rPr>
              <w:t>Sub-módulo</w:t>
            </w:r>
          </w:p>
        </w:tc>
        <w:tc>
          <w:tcPr>
            <w:tcW w:w="6514" w:type="dxa"/>
            <w:vAlign w:val="center"/>
          </w:tcPr>
          <w:p w:rsidR="006774DC" w:rsidRPr="006774DC" w:rsidRDefault="006774DC" w:rsidP="006774DC">
            <w:pPr>
              <w:jc w:val="center"/>
              <w:rPr>
                <w:b/>
              </w:rPr>
            </w:pPr>
            <w:r>
              <w:rPr>
                <w:b/>
              </w:rPr>
              <w:t>Funciones</w:t>
            </w:r>
          </w:p>
        </w:tc>
      </w:tr>
      <w:tr w:rsidR="006774DC" w:rsidTr="006774DC">
        <w:tc>
          <w:tcPr>
            <w:tcW w:w="1980" w:type="dxa"/>
            <w:vAlign w:val="center"/>
          </w:tcPr>
          <w:p w:rsidR="006774DC" w:rsidRDefault="006774DC" w:rsidP="006774DC">
            <w:pPr>
              <w:jc w:val="center"/>
            </w:pPr>
            <w:r>
              <w:t>Optimizer</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BOOL CRM_Optm_Calculo_Coordenada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Normalizar_Coordenadas(coord *listaPaquete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Calculo_Clusters()</w:t>
            </w:r>
          </w:p>
          <w:p w:rsidR="006774DC" w:rsidRPr="006774DC" w:rsidRDefault="006774DC" w:rsidP="006774DC">
            <w:pPr>
              <w:rPr>
                <w:rFonts w:ascii="Courier New" w:hAnsi="Courier New" w:cs="Courier New"/>
                <w:sz w:val="18"/>
              </w:rPr>
            </w:pPr>
            <w:r w:rsidRPr="006774DC">
              <w:rPr>
                <w:rFonts w:ascii="Courier New" w:hAnsi="Courier New" w:cs="Courier New"/>
                <w:sz w:val="18"/>
              </w:rPr>
              <w:t>double CRM_Optm_Calculo_Distancia(coord pto1, coord pto2)</w:t>
            </w:r>
          </w:p>
          <w:p w:rsidR="006774DC" w:rsidRPr="006774DC" w:rsidRDefault="006774DC" w:rsidP="006774DC">
            <w:pPr>
              <w:rPr>
                <w:rFonts w:ascii="Courier New" w:hAnsi="Courier New" w:cs="Courier New"/>
              </w:rPr>
            </w:pPr>
            <w:r w:rsidRPr="006774DC">
              <w:rPr>
                <w:rFonts w:ascii="Courier New" w:hAnsi="Courier New" w:cs="Courier New"/>
                <w:sz w:val="18"/>
              </w:rPr>
              <w:t>BOOL CRM_Optm_Detectar_Atacante()</w:t>
            </w:r>
          </w:p>
        </w:tc>
      </w:tr>
      <w:tr w:rsidR="006774DC" w:rsidTr="006774DC">
        <w:tc>
          <w:tcPr>
            <w:tcW w:w="1980" w:type="dxa"/>
            <w:vAlign w:val="center"/>
          </w:tcPr>
          <w:p w:rsidR="006774DC" w:rsidRDefault="006774DC" w:rsidP="006774DC">
            <w:pPr>
              <w:jc w:val="center"/>
            </w:pPr>
            <w:r>
              <w:t>Repository</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void inicializarTablaAtacantes()</w:t>
            </w:r>
          </w:p>
          <w:p w:rsidR="006774DC" w:rsidRPr="006774DC" w:rsidRDefault="006774DC" w:rsidP="006774DC">
            <w:pPr>
              <w:rPr>
                <w:rFonts w:cs="Courier New"/>
                <w:lang w:val="en-US"/>
              </w:rPr>
            </w:pPr>
            <w:r w:rsidRPr="006774DC">
              <w:rPr>
                <w:rFonts w:ascii="Courier New" w:hAnsi="Courier New" w:cs="Courier New"/>
                <w:sz w:val="18"/>
                <w:lang w:val="en-US"/>
              </w:rPr>
              <w:t>BOOL CRM_Repo_Proc_Mens_Att(REPO_MSSG_RCVD *Peticion)</w:t>
            </w:r>
          </w:p>
        </w:tc>
      </w:tr>
      <w:tr w:rsidR="006774DC" w:rsidRPr="00041BD1" w:rsidTr="006774DC">
        <w:tc>
          <w:tcPr>
            <w:tcW w:w="1980" w:type="dxa"/>
            <w:vAlign w:val="center"/>
          </w:tcPr>
          <w:p w:rsidR="006774DC" w:rsidRDefault="006774DC" w:rsidP="006774DC">
            <w:pPr>
              <w:jc w:val="center"/>
            </w:pPr>
            <w:r>
              <w:t>Execution</w:t>
            </w:r>
          </w:p>
        </w:tc>
        <w:tc>
          <w:tcPr>
            <w:tcW w:w="6514" w:type="dxa"/>
          </w:tcPr>
          <w:p w:rsidR="006774DC" w:rsidRPr="006774DC" w:rsidRDefault="006774DC" w:rsidP="006774DC">
            <w:pPr>
              <w:keepNext/>
              <w:rPr>
                <w:lang w:val="en-US"/>
              </w:rPr>
            </w:pPr>
            <w:r w:rsidRPr="006774DC">
              <w:rPr>
                <w:rFonts w:ascii="Courier New" w:hAnsi="Courier New" w:cs="Courier New"/>
                <w:sz w:val="18"/>
                <w:lang w:val="en-US"/>
              </w:rPr>
              <w:t>BOOL CRM_Exec_DisconNode(EXEC_MSSG_RCVD *Peticion)</w:t>
            </w:r>
          </w:p>
        </w:tc>
      </w:tr>
    </w:tbl>
    <w:p w:rsidR="006774DC" w:rsidRDefault="006774DC" w:rsidP="006774DC">
      <w:pPr>
        <w:pStyle w:val="Descripcin"/>
        <w:jc w:val="center"/>
      </w:pPr>
      <w:bookmarkStart w:id="40" w:name="_Toc425173243"/>
      <w:r>
        <w:t xml:space="preserve">Tabla </w:t>
      </w:r>
      <w:fldSimple w:instr=" STYLEREF 1 \s ">
        <w:r w:rsidR="00C83BA1">
          <w:rPr>
            <w:noProof/>
          </w:rPr>
          <w:t>3</w:t>
        </w:r>
      </w:fldSimple>
      <w:r w:rsidR="00B33587">
        <w:t>.</w:t>
      </w:r>
      <w:fldSimple w:instr=" SEQ Tabla \* ARABIC \s 1 ">
        <w:r w:rsidR="00C83BA1">
          <w:rPr>
            <w:noProof/>
          </w:rPr>
          <w:t>1</w:t>
        </w:r>
      </w:fldSimple>
      <w:r>
        <w:t xml:space="preserve"> Funciones implementadas para el algoritmo de </w:t>
      </w:r>
      <w:r w:rsidR="00B33587">
        <w:t>seguridad</w:t>
      </w:r>
      <w:bookmarkEnd w:id="40"/>
    </w:p>
    <w:p w:rsidR="006774DC" w:rsidRDefault="006774DC" w:rsidP="00241578">
      <w:r>
        <w:t>A continuación se detallan todas las funciones de la tabla anterior:</w:t>
      </w:r>
    </w:p>
    <w:p w:rsidR="00F40460" w:rsidRDefault="00F40460" w:rsidP="00241578">
      <w:pPr>
        <w:pStyle w:val="Ttulo3"/>
      </w:pPr>
      <w:bookmarkStart w:id="41" w:name="_Toc425173195"/>
      <w:r>
        <w:t>Optimizer</w:t>
      </w:r>
      <w:bookmarkEnd w:id="38"/>
      <w:bookmarkEnd w:id="41"/>
    </w:p>
    <w:p w:rsidR="00AE2C03" w:rsidRDefault="001F5884" w:rsidP="00BC7E0D">
      <w:pPr>
        <w:rPr>
          <w:rFonts w:ascii="Courier New" w:hAnsi="Courier New" w:cs="Courier New"/>
        </w:rPr>
      </w:pPr>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clusters</w:t>
      </w:r>
      <w:r w:rsidR="00F40460">
        <w:t xml:space="preserve"> cambiando el </w:t>
      </w:r>
      <w:r w:rsidR="00F40460">
        <w:rPr>
          <w:i/>
        </w:rPr>
        <w:t>flag</w:t>
      </w:r>
      <w:r w:rsidR="00F40460">
        <w:t xml:space="preserve"> que indica que se ha termin</w:t>
      </w:r>
      <w:r w:rsidR="00AE2C03">
        <w:t>ado cada</w:t>
      </w:r>
      <w:r w:rsidR="00BC7E0D">
        <w:t xml:space="preserve"> etapa.</w:t>
      </w:r>
    </w:p>
    <w:p w:rsidR="001D65B2" w:rsidRDefault="001D65B2" w:rsidP="001D65B2">
      <w:r>
        <w:t xml:space="preserve">Para la ejecución de las etapas descritas en la Figura 3.1 </w:t>
      </w:r>
      <w:r w:rsidR="001C1940">
        <w:t xml:space="preserve">se ha utilizado la rutina de atención a la interrupción del </w:t>
      </w:r>
      <w:r w:rsidR="001C1940">
        <w:rPr>
          <w:i/>
        </w:rPr>
        <w:t>timer</w:t>
      </w:r>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BOOL CRM_Optm</w:t>
      </w:r>
      <w:r w:rsidRPr="001C1940">
        <w:rPr>
          <w:rFonts w:ascii="Courier New" w:hAnsi="Courier New" w:cs="Courier New"/>
        </w:rPr>
        <w:t>_Calculo_Coordenadas()</w:t>
      </w:r>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Repository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041BD1" w:rsidP="00241578">
      <w:pPr>
        <w:keepNext/>
        <w:jc w:val="center"/>
      </w:pPr>
      <w:r>
        <w:rPr>
          <w:rFonts w:cs="Courier New"/>
        </w:rPr>
        <w:lastRenderedPageBreak/>
        <w:pict>
          <v:shape id="_x0000_i1028" type="#_x0000_t75" style="width:280.45pt;height:159.1pt">
            <v:imagedata r:id="rId38" o:title="diagrama_mens_repo_seg (1)"/>
          </v:shape>
        </w:pict>
      </w:r>
    </w:p>
    <w:p w:rsidR="0093170C" w:rsidRDefault="00241578" w:rsidP="00241578">
      <w:pPr>
        <w:pStyle w:val="Descripcin"/>
        <w:jc w:val="center"/>
        <w:rPr>
          <w:rFonts w:cs="Courier New"/>
        </w:rPr>
      </w:pPr>
      <w:bookmarkStart w:id="42" w:name="_Toc425173227"/>
      <w:r>
        <w:t xml:space="preserve">Figura </w:t>
      </w:r>
      <w:fldSimple w:instr=" STYLEREF 1 \s ">
        <w:r w:rsidR="00C83BA1">
          <w:rPr>
            <w:noProof/>
          </w:rPr>
          <w:t>3</w:t>
        </w:r>
      </w:fldSimple>
      <w:r w:rsidR="00107E47">
        <w:t>.</w:t>
      </w:r>
      <w:fldSimple w:instr=" SEQ Figura \* ARABIC \s 1 ">
        <w:r w:rsidR="00C83BA1">
          <w:rPr>
            <w:noProof/>
          </w:rPr>
          <w:t>2</w:t>
        </w:r>
      </w:fldSimple>
      <w:r>
        <w:t xml:space="preserve"> Paso de coordenadas de Optimizer a Repository</w:t>
      </w:r>
      <w:bookmarkEnd w:id="42"/>
    </w:p>
    <w:p w:rsidR="00241578" w:rsidRDefault="001C1940" w:rsidP="0093170C">
      <w:pPr>
        <w:rPr>
          <w:rFonts w:cs="Courier New"/>
        </w:rPr>
      </w:pPr>
      <w:r>
        <w:rPr>
          <w:rFonts w:cs="Courier New"/>
        </w:rPr>
        <w:t xml:space="preserve">Una vez transcurrido el tiempo de aprendizaje, se activa el </w:t>
      </w:r>
      <w:r>
        <w:rPr>
          <w:rFonts w:cs="Courier New"/>
          <w:i/>
        </w:rPr>
        <w:t xml:space="preserve">flag </w:t>
      </w:r>
      <w:r>
        <w:rPr>
          <w:rFonts w:cs="Courier New"/>
        </w:rPr>
        <w:t xml:space="preserve">que indica que se ha realizado esta etapa y se pasa a la siguiente. En la siguiente interrupción del </w:t>
      </w:r>
      <w:r>
        <w:rPr>
          <w:rFonts w:cs="Courier New"/>
          <w:i/>
        </w:rPr>
        <w:t xml:space="preserve">timer </w:t>
      </w:r>
      <w:r>
        <w:rPr>
          <w:rFonts w:cs="Courier New"/>
        </w:rPr>
        <w:t>4 se van a normalizar</w:t>
      </w:r>
      <w:r w:rsidR="00AB1FA5">
        <w:rPr>
          <w:rFonts w:cs="Courier New"/>
        </w:rPr>
        <w:t xml:space="preserve"> con respecto a las mayores coordenadas</w:t>
      </w:r>
      <w:r>
        <w:rPr>
          <w:rFonts w:cs="Courier New"/>
        </w:rPr>
        <w:t xml:space="preserve">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r w:rsidRPr="00BC3E17">
        <w:rPr>
          <w:rFonts w:ascii="Courier New" w:hAnsi="Courier New" w:cs="Courier New"/>
        </w:rPr>
        <w:t>void C</w:t>
      </w:r>
      <w:r w:rsidR="00241578">
        <w:rPr>
          <w:rFonts w:ascii="Courier New" w:hAnsi="Courier New" w:cs="Courier New"/>
        </w:rPr>
        <w:t>RM_Optm</w:t>
      </w:r>
      <w:r>
        <w:rPr>
          <w:rFonts w:ascii="Courier New" w:hAnsi="Courier New" w:cs="Courier New"/>
        </w:rPr>
        <w:t>_Normalizar_Coordenadas(coord *listaPaquetes)</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r>
        <w:rPr>
          <w:rFonts w:cs="Courier New"/>
          <w:i/>
        </w:rPr>
        <w:t>flag</w:t>
      </w:r>
      <w:r>
        <w:rPr>
          <w:rFonts w:cs="Courier New"/>
        </w:rPr>
        <w:t xml:space="preserve"> que indica que se ha terminado de normalizar las coordenadas de todos los paquetes recibidos. Al volver a producirse una interrupción del </w:t>
      </w:r>
      <w:r>
        <w:rPr>
          <w:rFonts w:cs="Courier New"/>
          <w:i/>
        </w:rPr>
        <w:t>timer</w:t>
      </w:r>
      <w:r>
        <w:rPr>
          <w:rFonts w:cs="Courier New"/>
        </w:rPr>
        <w:t xml:space="preserve"> 4 se ejecutará la etapa de cálculo de clusters. Esta etapa consiste en incluir cada paquete recibido en una estructura que denominamos </w:t>
      </w:r>
      <w:r w:rsidR="00BC7E0D">
        <w:rPr>
          <w:rFonts w:cs="Courier New"/>
        </w:rPr>
        <w:t>cluster</w:t>
      </w:r>
      <w:r>
        <w:rPr>
          <w:rFonts w:cs="Courier New"/>
        </w:rPr>
        <w:t xml:space="preserve"> y que consta de un centro, que va a ser una coordenada como la de los paquetes y un radio.</w:t>
      </w:r>
      <w:r w:rsidR="002C6403">
        <w:rPr>
          <w:rFonts w:cs="Courier New"/>
        </w:rPr>
        <w:t xml:space="preserve"> A un mismo </w:t>
      </w:r>
      <w:r w:rsidR="00BC7E0D">
        <w:rPr>
          <w:rFonts w:cs="Courier New"/>
        </w:rPr>
        <w:t>cluster</w:t>
      </w:r>
      <w:r w:rsidR="002C6403">
        <w:rPr>
          <w:rFonts w:cs="Courier New"/>
        </w:rPr>
        <w:t xml:space="preserve"> </w:t>
      </w:r>
      <w:r w:rsidR="00BC7E0D">
        <w:rPr>
          <w:rFonts w:cs="Courier New"/>
        </w:rPr>
        <w:t>pueden</w:t>
      </w:r>
      <w:r w:rsidR="002C6403">
        <w:rPr>
          <w:rFonts w:cs="Courier New"/>
        </w:rPr>
        <w:t xml:space="preserve"> pertenecer varios paquetes. La función para calcular los clusters es la siguiente:</w:t>
      </w:r>
    </w:p>
    <w:p w:rsidR="002C6403" w:rsidRPr="002C6403" w:rsidRDefault="002C6403" w:rsidP="002C6403">
      <w:pPr>
        <w:rPr>
          <w:rFonts w:ascii="Courier New" w:hAnsi="Courier New" w:cs="Courier New"/>
        </w:rPr>
      </w:pPr>
      <w:r w:rsidRPr="002C6403">
        <w:rPr>
          <w:rFonts w:ascii="Courier New" w:hAnsi="Courier New" w:cs="Courier New"/>
        </w:rPr>
        <w:t>void CRM_</w:t>
      </w:r>
      <w:r>
        <w:rPr>
          <w:rFonts w:ascii="Courier New" w:hAnsi="Courier New" w:cs="Courier New"/>
        </w:rPr>
        <w:t>Optm</w:t>
      </w:r>
      <w:r w:rsidRPr="002C6403">
        <w:rPr>
          <w:rFonts w:ascii="Courier New" w:hAnsi="Courier New" w:cs="Courier New"/>
        </w:rPr>
        <w:t>_Calculo_Clusters()</w:t>
      </w:r>
    </w:p>
    <w:p w:rsidR="002C6403" w:rsidRPr="002C6403" w:rsidRDefault="002C6403" w:rsidP="002C6403">
      <w:pPr>
        <w:rPr>
          <w:rFonts w:cs="Courier New"/>
        </w:rPr>
      </w:pPr>
      <w:r w:rsidRPr="002C6403">
        <w:rPr>
          <w:rFonts w:cs="Courier New"/>
        </w:rPr>
        <w:t>Esta función es la encargada de crear los clusters que se usarán posteriormente para detectar si un nodo es atacante o no. Para ello, se recorre la lista de paquetes recibidos</w:t>
      </w:r>
      <w:r>
        <w:rPr>
          <w:rFonts w:cs="Courier New"/>
        </w:rPr>
        <w:t>, que se le pide a Repository,</w:t>
      </w:r>
      <w:r w:rsidRPr="002C6403">
        <w:rPr>
          <w:rFonts w:cs="Courier New"/>
        </w:rPr>
        <w:t xml:space="preserve"> comprobando si pertenece a un cluster ya creado o no. Para saber si un paquete pertenece a un cluster se calcula la distancia entre el centro de cada uno de ellos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2C6403" w:rsidRPr="008460C9" w:rsidRDefault="002C6403" w:rsidP="002C6403">
      <w:pPr>
        <w:rPr>
          <w:rFonts w:eastAsiaTheme="minorEastAsia" w:cs="Courier New"/>
        </w:rPr>
      </w:pPr>
      <m:oMathPara>
        <m:oMath>
          <m:r>
            <w:rPr>
              <w:rFonts w:ascii="Cambria Math" w:hAnsi="Cambria Math"/>
            </w:rPr>
            <m:t>radio=radio anterior+distancia</m:t>
          </m:r>
        </m:oMath>
      </m:oMathPara>
    </w:p>
    <w:p w:rsidR="002C6403" w:rsidRPr="003D3C1E" w:rsidRDefault="003157E6"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46BC9" w:rsidRDefault="003157E6"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D3C1E" w:rsidRDefault="002C6403" w:rsidP="002C6403">
      <w:pPr>
        <w:pStyle w:val="Descripcin"/>
        <w:jc w:val="center"/>
        <w:rPr>
          <w:rFonts w:eastAsiaTheme="minorEastAsia" w:cs="Courier New"/>
        </w:rPr>
      </w:pPr>
      <w:bookmarkStart w:id="43" w:name="_Toc425173241"/>
      <w:r>
        <w:t xml:space="preserve">Ecuación </w:t>
      </w:r>
      <w:fldSimple w:instr=" STYLEREF 1 \s ">
        <w:r w:rsidR="00C83BA1">
          <w:rPr>
            <w:noProof/>
          </w:rPr>
          <w:t>3</w:t>
        </w:r>
      </w:fldSimple>
      <w:r>
        <w:t>.</w:t>
      </w:r>
      <w:fldSimple w:instr=" SEQ Ecuación \* ARABIC \s 1 ">
        <w:r w:rsidR="00C83BA1">
          <w:rPr>
            <w:noProof/>
          </w:rPr>
          <w:t>1</w:t>
        </w:r>
      </w:fldSimple>
      <w:r>
        <w:t xml:space="preserve"> Cálculo de nuevo radio y centro cuando se recibe un paquete que pertenece a un cluster</w:t>
      </w:r>
      <w:bookmarkEnd w:id="43"/>
    </w:p>
    <w:p w:rsidR="00BC7E0D" w:rsidRDefault="00BC7E0D" w:rsidP="002C6403">
      <w:pPr>
        <w:rPr>
          <w:rFonts w:eastAsiaTheme="minorEastAsia" w:cs="Courier New"/>
        </w:rPr>
      </w:pPr>
      <w:r>
        <w:rPr>
          <w:rFonts w:eastAsiaTheme="minorEastAsia" w:cs="Courier New"/>
        </w:rPr>
        <w:lastRenderedPageBreak/>
        <w:t>Donde “distancia” es el dato que se calcula en la siguiente función y “n” el número de paquetes contenidos en el cluster.</w:t>
      </w:r>
    </w:p>
    <w:p w:rsidR="002C6403" w:rsidRDefault="002C6403" w:rsidP="002C6403">
      <w:pPr>
        <w:rPr>
          <w:rFonts w:eastAsiaTheme="minorEastAsia" w:cs="Courier New"/>
        </w:rPr>
      </w:pPr>
      <w:r>
        <w:rPr>
          <w:rFonts w:eastAsiaTheme="minorEastAsia" w:cs="Courier New"/>
        </w:rPr>
        <w:t>Cuando termina de procesar todos los paquetes que se han recibido quedaría un mapa de clusters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48764121" wp14:editId="7BAD72F0">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4" w:name="_Toc425173228"/>
      <w:r>
        <w:t xml:space="preserve">Figura </w:t>
      </w:r>
      <w:fldSimple w:instr=" STYLEREF 1 \s ">
        <w:r w:rsidR="00C83BA1">
          <w:rPr>
            <w:noProof/>
          </w:rPr>
          <w:t>3</w:t>
        </w:r>
      </w:fldSimple>
      <w:r w:rsidR="00107E47">
        <w:t>.</w:t>
      </w:r>
      <w:fldSimple w:instr=" SEQ Figura \* ARABIC \s 1 ">
        <w:r w:rsidR="00C83BA1">
          <w:rPr>
            <w:noProof/>
          </w:rPr>
          <w:t>3</w:t>
        </w:r>
      </w:fldSimple>
      <w:r>
        <w:t xml:space="preserve"> Ejemplo de mapa de clusters, obtenido de </w:t>
      </w:r>
      <w:r>
        <w:fldChar w:fldCharType="begin" w:fldLock="1"/>
      </w:r>
      <w:r w:rsidR="00A17C8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7]", "plainTextFormattedCitation" : "[27]", "previouslyFormattedCitation" : "[27]" }, "properties" : { "noteIndex" : 0 }, "schema" : "https://github.com/citation-style-language/schema/raw/master/csl-citation.json" }</w:instrText>
      </w:r>
      <w:r>
        <w:fldChar w:fldCharType="separate"/>
      </w:r>
      <w:r w:rsidR="00A17C89" w:rsidRPr="00A17C89">
        <w:rPr>
          <w:i w:val="0"/>
          <w:noProof/>
        </w:rPr>
        <w:t>[27]</w:t>
      </w:r>
      <w:bookmarkEnd w:id="44"/>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r>
        <w:rPr>
          <w:rFonts w:ascii="Courier New" w:hAnsi="Courier New" w:cs="Courier New"/>
        </w:rPr>
        <w:t>double CRM_Optm</w:t>
      </w:r>
      <w:r w:rsidR="002C6403" w:rsidRPr="00241578">
        <w:rPr>
          <w:rFonts w:ascii="Courier New" w:hAnsi="Courier New" w:cs="Courier New"/>
        </w:rPr>
        <w:t>_Calculo_Distancia(coord pto1, coord pto2)</w:t>
      </w:r>
    </w:p>
    <w:p w:rsidR="002C6403" w:rsidRPr="00241578" w:rsidRDefault="002C6403" w:rsidP="00241578">
      <w:pPr>
        <w:rPr>
          <w:rFonts w:cs="Courier New"/>
        </w:rPr>
      </w:pPr>
      <w:r w:rsidRPr="00241578">
        <w:rPr>
          <w:rFonts w:cs="Courier New"/>
        </w:rPr>
        <w:t>Esta es una función auxiliar para calcular la distancia de dos puntos con dos dimensiones, en nuestro caso las coordenadas de los paquetes y de los centros de los clusters. Se llama a esta función cada vez que se tiene que comprobar que un paquete recibido pertenece a un cluster.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5" w:name="_Toc425173242"/>
      <w:r>
        <w:t xml:space="preserve">Ecuación </w:t>
      </w:r>
      <w:fldSimple w:instr=" STYLEREF 1 \s ">
        <w:r w:rsidR="00C83BA1">
          <w:rPr>
            <w:noProof/>
          </w:rPr>
          <w:t>3</w:t>
        </w:r>
      </w:fldSimple>
      <w:r>
        <w:t>.</w:t>
      </w:r>
      <w:fldSimple w:instr=" SEQ Ecuación \* ARABIC \s 1 ">
        <w:r w:rsidR="00C83BA1">
          <w:rPr>
            <w:noProof/>
          </w:rPr>
          <w:t>2</w:t>
        </w:r>
      </w:fldSimple>
      <w:r>
        <w:t xml:space="preserve"> Cálculo de la distancia entre dos puntos</w:t>
      </w:r>
      <w:bookmarkEnd w:id="45"/>
    </w:p>
    <w:p w:rsidR="002C6403" w:rsidRPr="00241578" w:rsidRDefault="00241578" w:rsidP="00241578">
      <w:pPr>
        <w:rPr>
          <w:rFonts w:cs="Courier New"/>
        </w:rPr>
      </w:pPr>
      <w:r>
        <w:rPr>
          <w:rFonts w:cs="Courier New"/>
        </w:rPr>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BOOL CRM_</w:t>
      </w:r>
      <w:r w:rsidR="00241578" w:rsidRPr="00241578">
        <w:rPr>
          <w:rFonts w:ascii="Courier New" w:hAnsi="Courier New" w:cs="Courier New"/>
        </w:rPr>
        <w:t>Optm</w:t>
      </w:r>
      <w:r w:rsidR="000B3330">
        <w:rPr>
          <w:rFonts w:ascii="Courier New" w:hAnsi="Courier New" w:cs="Courier New"/>
        </w:rPr>
        <w:t>_Detectar_Atacante()</w:t>
      </w:r>
    </w:p>
    <w:p w:rsidR="008A57F3" w:rsidRDefault="002C6403" w:rsidP="00241578">
      <w:pPr>
        <w:rPr>
          <w:rFonts w:cs="Courier New"/>
        </w:rPr>
      </w:pPr>
      <w:r w:rsidRPr="00241578">
        <w:rPr>
          <w:rFonts w:cs="Courier New"/>
        </w:rPr>
        <w:t>Esta función es la encargada de procesar los mensajes de aplicación que llegan durante la fase de detección del algoritmo. Con cada paquete comprueba que pertenezca a un cluster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w:t>
      </w:r>
      <w:r w:rsidR="008A57F3">
        <w:rPr>
          <w:rFonts w:cs="Courier New"/>
        </w:rPr>
        <w:lastRenderedPageBreak/>
        <w:t>más nodos de la red y si ha ocurrido manda un mensaje a Execution para que lo desconecte de la red.</w:t>
      </w:r>
    </w:p>
    <w:p w:rsidR="008A57F3" w:rsidRDefault="008A57F3" w:rsidP="00241578">
      <w:pPr>
        <w:rPr>
          <w:rFonts w:cs="Courier New"/>
        </w:rPr>
      </w:pPr>
      <w:r>
        <w:rPr>
          <w:rFonts w:cs="Courier New"/>
        </w:rPr>
        <w:t>El paso de mensajes entre sub-módulos que se realiza en esta función</w:t>
      </w:r>
      <w:r w:rsidR="00C1325C">
        <w:rPr>
          <w:rFonts w:cs="Courier New"/>
        </w:rPr>
        <w:t xml:space="preserve"> si se detecta un atacante</w:t>
      </w:r>
      <w:r>
        <w:rPr>
          <w:rFonts w:cs="Courier New"/>
        </w:rPr>
        <w:t xml:space="preserve"> se detalla en la Figura 3.4.</w:t>
      </w:r>
    </w:p>
    <w:p w:rsidR="00C1325C" w:rsidRDefault="00041BD1" w:rsidP="00C1325C">
      <w:pPr>
        <w:keepNext/>
        <w:jc w:val="center"/>
      </w:pPr>
      <w:r>
        <w:rPr>
          <w:rFonts w:cs="Courier New"/>
        </w:rPr>
        <w:pict>
          <v:shape id="_x0000_i1029" type="#_x0000_t75" style="width:425.05pt;height:254pt">
            <v:imagedata r:id="rId40" o:title="diagrama_detec_attv1"/>
          </v:shape>
        </w:pict>
      </w:r>
    </w:p>
    <w:p w:rsidR="008A57F3" w:rsidRPr="00241578" w:rsidRDefault="00C1325C" w:rsidP="00C1325C">
      <w:pPr>
        <w:pStyle w:val="Descripcin"/>
        <w:jc w:val="center"/>
        <w:rPr>
          <w:rFonts w:cs="Courier New"/>
        </w:rPr>
      </w:pPr>
      <w:bookmarkStart w:id="46" w:name="_Toc425173229"/>
      <w:r>
        <w:t xml:space="preserve">Figura </w:t>
      </w:r>
      <w:fldSimple w:instr=" STYLEREF 1 \s ">
        <w:r w:rsidR="00C83BA1">
          <w:rPr>
            <w:noProof/>
          </w:rPr>
          <w:t>3</w:t>
        </w:r>
      </w:fldSimple>
      <w:r w:rsidR="00107E47">
        <w:t>.</w:t>
      </w:r>
      <w:fldSimple w:instr=" SEQ Figura \* ARABIC \s 1 ">
        <w:r w:rsidR="00C83BA1">
          <w:rPr>
            <w:noProof/>
          </w:rPr>
          <w:t>4</w:t>
        </w:r>
      </w:fldSimple>
      <w:r>
        <w:t xml:space="preserve"> Paso de mensajes cuando se detecta un nodo atacante</w:t>
      </w:r>
      <w:bookmarkEnd w:id="46"/>
    </w:p>
    <w:p w:rsidR="00BA3C06" w:rsidRDefault="0093170C" w:rsidP="004B2132">
      <w:pPr>
        <w:rPr>
          <w:rFonts w:cs="Courier New"/>
        </w:rPr>
      </w:pPr>
      <w:r>
        <w:t xml:space="preserve">Otra tarea que realiza este sub-módulo es la de reiniciar la tabla donde se guardan las detecciones de atacantes que se han </w:t>
      </w:r>
      <w:r w:rsidR="00BC3E17">
        <w:t>detectado</w:t>
      </w:r>
      <w:r>
        <w:t>.</w:t>
      </w:r>
      <w:r w:rsidR="009668EF">
        <w:rPr>
          <w:rFonts w:cs="Courier New"/>
        </w:rPr>
        <w:t xml:space="preserve"> Esto se realiza</w:t>
      </w:r>
      <w:r>
        <w:rPr>
          <w:rFonts w:cs="Courier New"/>
        </w:rPr>
        <w:t xml:space="preserve">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A04BB1" w:rsidRDefault="005006C2" w:rsidP="005006C2">
      <w:pPr>
        <w:pStyle w:val="Ttulo3"/>
      </w:pPr>
      <w:bookmarkStart w:id="47" w:name="_Toc423519235"/>
      <w:bookmarkStart w:id="48" w:name="_Toc425173196"/>
      <w:r>
        <w:t>Repository</w:t>
      </w:r>
      <w:bookmarkEnd w:id="47"/>
      <w:bookmarkEnd w:id="48"/>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E21D86" w:rsidRPr="00AC0F22" w:rsidRDefault="001D65B2" w:rsidP="00CE7BDF">
      <w:pPr>
        <w:ind w:left="1416"/>
        <w:rPr>
          <w:rFonts w:ascii="Courier New" w:hAnsi="Courier New" w:cs="Courier New"/>
          <w:lang w:val="en-US"/>
        </w:rPr>
      </w:pPr>
      <w:r w:rsidRPr="00AC0F22">
        <w:rPr>
          <w:rFonts w:ascii="Courier New" w:hAnsi="Courier New" w:cs="Courier New"/>
          <w:lang w:val="en-US"/>
        </w:rPr>
        <w:t>} REPO_MSSG_RCVD;</w:t>
      </w:r>
    </w:p>
    <w:p w:rsidR="001D65B2" w:rsidRDefault="001D65B2" w:rsidP="001D65B2">
      <w:r>
        <w:t>Los valores que puede tomar el parámetro Action de estos mensajes para este algoritmo se resumen en la siguiente tabla:</w:t>
      </w:r>
    </w:p>
    <w:p w:rsidR="00CE7BDF" w:rsidRDefault="00CE7BDF" w:rsidP="001D65B2"/>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lastRenderedPageBreak/>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r>
              <w:t>ActStr</w:t>
            </w:r>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r>
              <w:t>ActSndDta</w:t>
            </w:r>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49" w:name="_Toc425173244"/>
      <w:r>
        <w:t xml:space="preserve">Tabla </w:t>
      </w:r>
      <w:fldSimple w:instr=" STYLEREF 1 \s ">
        <w:r w:rsidR="00C83BA1">
          <w:rPr>
            <w:noProof/>
          </w:rPr>
          <w:t>3</w:t>
        </w:r>
      </w:fldSimple>
      <w:r w:rsidR="00B33587">
        <w:t>.</w:t>
      </w:r>
      <w:fldSimple w:instr=" SEQ Tabla \* ARABIC \s 1 ">
        <w:r w:rsidR="00C83BA1">
          <w:rPr>
            <w:noProof/>
          </w:rPr>
          <w:t>2</w:t>
        </w:r>
      </w:fldSimple>
      <w:r>
        <w:t xml:space="preserve"> Valores del parámetro Action de los mensajes dirigidos a Repository</w:t>
      </w:r>
      <w:bookmarkEnd w:id="49"/>
    </w:p>
    <w:p w:rsidR="00B11011" w:rsidRDefault="00B11011" w:rsidP="001D65B2">
      <w:r>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r>
              <w:t>AddCoord</w:t>
            </w:r>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r>
              <w:t>DetAtt</w:t>
            </w:r>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r>
              <w:t>InitTAtt</w:t>
            </w:r>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r>
              <w:t>EnvListaPaq</w:t>
            </w:r>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r>
              <w:t>EnvListaCl</w:t>
            </w:r>
          </w:p>
        </w:tc>
        <w:tc>
          <w:tcPr>
            <w:tcW w:w="5097" w:type="dxa"/>
          </w:tcPr>
          <w:p w:rsidR="00B11011" w:rsidRDefault="00B11011" w:rsidP="00B11011">
            <w:pPr>
              <w:jc w:val="center"/>
            </w:pPr>
            <w:r>
              <w:t>Devuelve puntero a la lista de clusters</w:t>
            </w:r>
          </w:p>
        </w:tc>
      </w:tr>
      <w:tr w:rsidR="00B11011" w:rsidTr="00B11011">
        <w:trPr>
          <w:jc w:val="center"/>
        </w:trPr>
        <w:tc>
          <w:tcPr>
            <w:tcW w:w="3397" w:type="dxa"/>
          </w:tcPr>
          <w:p w:rsidR="00B11011" w:rsidRDefault="00B11011" w:rsidP="004361B2">
            <w:pPr>
              <w:jc w:val="center"/>
            </w:pPr>
            <w:r>
              <w:t>EnvTablaAt</w:t>
            </w:r>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50" w:name="_Toc425173245"/>
      <w:r>
        <w:t xml:space="preserve">Tabla </w:t>
      </w:r>
      <w:fldSimple w:instr=" STYLEREF 1 \s ">
        <w:r w:rsidR="00C83BA1">
          <w:rPr>
            <w:noProof/>
          </w:rPr>
          <w:t>3</w:t>
        </w:r>
      </w:fldSimple>
      <w:r w:rsidR="00B33587">
        <w:t>.</w:t>
      </w:r>
      <w:fldSimple w:instr=" SEQ Tabla \* ARABIC \s 1 ">
        <w:r w:rsidR="00C83BA1">
          <w:rPr>
            <w:noProof/>
          </w:rPr>
          <w:t>3</w:t>
        </w:r>
      </w:fldSimple>
      <w:r>
        <w:t xml:space="preserve"> Valores del parámetro DataType de los mensajes dirigidos a Repository</w:t>
      </w:r>
      <w:bookmarkEnd w:id="50"/>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360FAB" w:rsidRDefault="00121558" w:rsidP="009668EF">
      <w:pPr>
        <w:pStyle w:val="Prrafodelista"/>
        <w:rPr>
          <w:rFonts w:cs="Courier New"/>
        </w:rPr>
      </w:pPr>
      <w:r>
        <w:rPr>
          <w:rFonts w:cs="Courier New"/>
        </w:rPr>
        <w:t xml:space="preserve">Es la función encargada de inicializar la tabla de atacantes al iniciar el nodo y cuando se pasa el tiempo </w:t>
      </w:r>
      <w:r w:rsidR="009668EF">
        <w:rPr>
          <w:rFonts w:cs="Courier New"/>
        </w:rPr>
        <w:t>prestablecido para reiniciarla.</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1" w:name="_Toc425173246"/>
      <w:r>
        <w:t xml:space="preserve">Tabla </w:t>
      </w:r>
      <w:fldSimple w:instr=" STYLEREF 1 \s ">
        <w:r w:rsidR="00C83BA1">
          <w:rPr>
            <w:noProof/>
          </w:rPr>
          <w:t>3</w:t>
        </w:r>
      </w:fldSimple>
      <w:r w:rsidR="00B33587">
        <w:t>.</w:t>
      </w:r>
      <w:fldSimple w:instr=" SEQ Tabla \* ARABIC \s 1 ">
        <w:r w:rsidR="00C83BA1">
          <w:rPr>
            <w:noProof/>
          </w:rPr>
          <w:t>4</w:t>
        </w:r>
      </w:fldSimple>
      <w:r>
        <w:t xml:space="preserve"> Ejemplo de tabla de atacantes inicializada con dos nodos en la red</w:t>
      </w:r>
      <w:bookmarkEnd w:id="51"/>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BOOL CRM_Repo_Proc_Mens_Att(REPO_MSSG_RCVD *Peticion)</w:t>
      </w:r>
    </w:p>
    <w:p w:rsidR="00EE0D9D" w:rsidRDefault="00EE0D9D" w:rsidP="00EE0D9D">
      <w:pPr>
        <w:pStyle w:val="Prrafodelista"/>
        <w:rPr>
          <w:rFonts w:cs="Courier New"/>
        </w:rPr>
      </w:pPr>
      <w:r w:rsidRPr="00AF17F0">
        <w:rPr>
          <w:rFonts w:cs="Courier New"/>
        </w:rPr>
        <w:t xml:space="preserve">Función encargada de </w:t>
      </w:r>
      <w:r w:rsidR="00CE7BDF">
        <w:rPr>
          <w:rFonts w:cs="Courier New"/>
        </w:rPr>
        <w:t>almacenar</w:t>
      </w:r>
      <w:r w:rsidRPr="00AF17F0">
        <w:rPr>
          <w:rFonts w:cs="Courier New"/>
        </w:rPr>
        <w:t xml:space="preserve"> los mensajes con datos de atacantes procedentes de otros nodos.</w:t>
      </w:r>
      <w:r>
        <w:rPr>
          <w:rFonts w:cs="Courier New"/>
        </w:rPr>
        <w:t xml:space="preserve"> Cuando se ha incluido el nodo atacante en la tabla correspondiente se manda la información</w:t>
      </w:r>
      <w:r w:rsidR="00CE7BDF">
        <w:rPr>
          <w:rFonts w:cs="Courier New"/>
        </w:rPr>
        <w:t xml:space="preserve"> al sub-módulo Optimizer para que compruebe si hay que desconectarlo.</w:t>
      </w:r>
    </w:p>
    <w:p w:rsidR="000B5E5B" w:rsidRDefault="000B5E5B" w:rsidP="000B5E5B">
      <w:pPr>
        <w:pStyle w:val="Ttulo3"/>
      </w:pPr>
      <w:bookmarkStart w:id="52" w:name="_Toc425173197"/>
      <w:r>
        <w:t>Execution</w:t>
      </w:r>
      <w:bookmarkEnd w:id="52"/>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typedef struct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OrgModule;</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radioInterfac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lastRenderedPageBreak/>
        <w:t xml:space="preserve">El parámetro Action que se va a utilizar para desconectar los atacantes va a ser </w:t>
      </w:r>
      <w:r w:rsidRPr="00C1325C">
        <w:t>ActDisconn</w:t>
      </w:r>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BOOL CRM_Exec_DisconNode(EXEC_MSSG_RCVD *Peticion)</w:t>
      </w:r>
    </w:p>
    <w:p w:rsidR="000B5E5B" w:rsidRDefault="005E1E05" w:rsidP="000B5E5B">
      <w:r>
        <w:t>A la que hay que pasarle el mensaje que se ha recibido en el sub-módulo con la posición de la dirección del nodo atacante en la tabla de conexiones en el parámetro Param1.</w:t>
      </w:r>
    </w:p>
    <w:p w:rsidR="00CE7BDF" w:rsidRDefault="00CE7BDF" w:rsidP="00CE7BDF">
      <w:pPr>
        <w:pStyle w:val="Ttulo3"/>
      </w:pPr>
      <w:bookmarkStart w:id="53" w:name="_Toc425173198"/>
      <w:r>
        <w:t>VCC</w:t>
      </w:r>
      <w:bookmarkEnd w:id="53"/>
    </w:p>
    <w:p w:rsidR="00CE7BDF" w:rsidRPr="00CE7BDF" w:rsidRDefault="00CE7BDF" w:rsidP="00CE7BDF">
      <w:r>
        <w:t>Este sub-módulo no ha sido necesario modificarlo para la implementación de esta estrategia. Es el encargado de enviar los mensajes de control entre los diferentes nodos.</w:t>
      </w:r>
      <w:r w:rsidR="002224E0">
        <w:t xml:space="preserve"> Se ha reservado la interfaz de 434 MHz para la transmisión de estos paquetes.</w:t>
      </w:r>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41"/>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4" w:name="_Toc423519236"/>
      <w:bookmarkStart w:id="55" w:name="_Toc425173199"/>
      <w:r w:rsidRPr="00CD1AA5">
        <w:lastRenderedPageBreak/>
        <w:t>Implementación del algoritmo de reducción de consumo</w:t>
      </w:r>
      <w:bookmarkEnd w:id="54"/>
      <w:bookmarkEnd w:id="55"/>
    </w:p>
    <w:p w:rsidR="00977AEE" w:rsidRDefault="001F7E9F" w:rsidP="00977AEE">
      <w:r>
        <w:t>Este algoritmo</w:t>
      </w:r>
      <w:r w:rsidR="00977AEE">
        <w:t xml:space="preserve"> trata de reducir el consumo de los nodos de la red mediante teoría de juegos.</w:t>
      </w:r>
    </w:p>
    <w:p w:rsidR="00184C95" w:rsidRDefault="00CE7BDF" w:rsidP="00977AEE">
      <w:r>
        <w:t>Debido al</w:t>
      </w:r>
      <w:r w:rsidR="002224E0">
        <w:t xml:space="preserve"> constante</w:t>
      </w:r>
      <w:r>
        <w:t xml:space="preserve"> cambio en la calidad del enlace </w:t>
      </w:r>
      <w:r w:rsidR="00184C95">
        <w:t xml:space="preserve">de los canales de transmisión, </w:t>
      </w:r>
      <w:r w:rsidR="002224E0">
        <w:t xml:space="preserve">en los momentos en que la calidad es mala </w:t>
      </w:r>
      <w:r w:rsidR="00184C95">
        <w:t>los nodos para CWSN tienen un consumo más alto debido a las retransmisiones</w:t>
      </w:r>
      <w:r w:rsidR="00D45A1B">
        <w:t>,</w:t>
      </w:r>
      <w:r w:rsidR="00184C95">
        <w:t xml:space="preserve"> la disminuci</w:t>
      </w:r>
      <w:r w:rsidR="00D45A1B">
        <w:t>ón de la QoS, pérdida de paquetes, etc. Este algoritmo hace frente a esos problemas mediante la toma de decisiones y la colaboración entre nodos de la red.</w:t>
      </w:r>
    </w:p>
    <w:p w:rsidR="00D45A1B" w:rsidRDefault="00CE7BDF" w:rsidP="00977AEE">
      <w:r>
        <w:t>La ejecución de la estrategia sigue el siguiente esquema</w:t>
      </w:r>
      <w:r w:rsidR="00D45A1B">
        <w:t>:</w:t>
      </w:r>
    </w:p>
    <w:p w:rsidR="00D45A1B" w:rsidRDefault="00D45A1B" w:rsidP="00D45A1B">
      <w:pPr>
        <w:pStyle w:val="Prrafodelista"/>
        <w:numPr>
          <w:ilvl w:val="0"/>
          <w:numId w:val="3"/>
        </w:numPr>
      </w:pPr>
      <w:r>
        <w:t>Cada vez que se recibe un paquete de aplicación</w:t>
      </w:r>
      <w:r w:rsidR="00CE7BDF">
        <w:t xml:space="preserve"> y se supera un umbral de retransmisiones</w:t>
      </w:r>
      <w:r>
        <w:t xml:space="preserve"> se calculan los costes de transmitir en el canal actual y los de usar la estrategia para cambiar de canal. Estos costes se calculan de la siguiente forma:</w:t>
      </w:r>
    </w:p>
    <w:p w:rsidR="00D45A1B" w:rsidRDefault="003157E6" w:rsidP="00D45A1B">
      <w:pPr>
        <w:pStyle w:val="Prrafodelista"/>
      </w:pPr>
      <m:oMathPara>
        <m:oMath>
          <m:sSub>
            <m:sSubPr>
              <m:ctrlPr>
                <w:rPr>
                  <w:rFonts w:ascii="Cambria Math" w:hAnsi="Cambria Math"/>
                  <w:i/>
                </w:rPr>
              </m:ctrlPr>
            </m:sSubPr>
            <m:e>
              <m:r>
                <w:rPr>
                  <w:rFonts w:ascii="Cambria Math" w:hAnsi="Cambria Math"/>
                </w:rPr>
                <m:t>C</m:t>
              </m:r>
            </m:e>
            <m:sub>
              <m:r>
                <w:rPr>
                  <w:rFonts w:ascii="Cambria Math" w:hAnsi="Cambria Math"/>
                </w:rPr>
                <m:t>TXcanalocupad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n_rtx</m:t>
          </m:r>
        </m:oMath>
      </m:oMathPara>
    </w:p>
    <w:p w:rsidR="008C6A15" w:rsidRPr="002224E0" w:rsidRDefault="003157E6" w:rsidP="008C6A15">
      <w:pPr>
        <w:pStyle w:val="Prrafodelista"/>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ambiocan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ensad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x</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sg</m:t>
              </m:r>
            </m:sub>
          </m:sSub>
        </m:oMath>
      </m:oMathPara>
    </w:p>
    <w:p w:rsidR="008C6A15" w:rsidRDefault="002224E0" w:rsidP="008C6A15">
      <w:pPr>
        <w:pStyle w:val="Prrafodelista"/>
        <w:rPr>
          <w:rFonts w:eastAsiaTheme="minorEastAsia"/>
        </w:rPr>
      </w:pPr>
      <w:r>
        <w:rPr>
          <w:rFonts w:eastAsiaTheme="minorEastAsia"/>
        </w:rPr>
        <w:t>Donde “</w:t>
      </w:r>
      <w:r w:rsidRPr="007371B7">
        <w:rPr>
          <w:rFonts w:eastAsiaTheme="minorEastAsia"/>
          <w:i/>
        </w:rPr>
        <w:t>n_rtx</w:t>
      </w:r>
      <w:r>
        <w:rPr>
          <w:rFonts w:eastAsiaTheme="minorEastAsia"/>
        </w:rPr>
        <w:t>” es el número de retransmisiones en el canal actual y “</w:t>
      </w:r>
      <m:oMath>
        <m:sSub>
          <m:sSubPr>
            <m:ctrlPr>
              <w:rPr>
                <w:rFonts w:ascii="Cambria Math" w:hAnsi="Cambria Math"/>
                <w:i/>
              </w:rPr>
            </m:ctrlPr>
          </m:sSubPr>
          <m:e>
            <m:r>
              <w:rPr>
                <w:rFonts w:ascii="Cambria Math" w:hAnsi="Cambria Math"/>
              </w:rPr>
              <m:t>n</m:t>
            </m:r>
          </m:e>
          <m:sub>
            <m:r>
              <w:rPr>
                <w:rFonts w:ascii="Cambria Math" w:hAnsi="Cambria Math"/>
              </w:rPr>
              <m:t>msg</m:t>
            </m:r>
          </m:sub>
        </m:sSub>
      </m:oMath>
      <w:r>
        <w:rPr>
          <w:rFonts w:eastAsiaTheme="minorEastAsia"/>
        </w:rPr>
        <w:t>” el número de mensajes necesarios para efectuar un cambio de canal.</w:t>
      </w:r>
    </w:p>
    <w:p w:rsidR="002224E0" w:rsidRPr="008C6A15" w:rsidRDefault="002224E0" w:rsidP="008C6A15">
      <w:pPr>
        <w:pStyle w:val="Prrafodelista"/>
        <w:rPr>
          <w:rFonts w:eastAsiaTheme="minorEastAsia"/>
        </w:rPr>
      </w:pPr>
    </w:p>
    <w:p w:rsidR="00D45A1B" w:rsidRDefault="008C6A15" w:rsidP="00D45A1B">
      <w:pPr>
        <w:pStyle w:val="Prrafodelista"/>
        <w:numPr>
          <w:ilvl w:val="0"/>
          <w:numId w:val="3"/>
        </w:numPr>
      </w:pPr>
      <w:r>
        <w:t>Si el coste de cambiar de canal es menor que el coste de transmitir en el canal actual se inicia el algoritmo. Primero el nodo que decide cambiar de canal envía la información del espectro al resto de nodos conectados a él.</w:t>
      </w:r>
    </w:p>
    <w:p w:rsidR="008C6A15" w:rsidRDefault="008C6A15" w:rsidP="008C6A15">
      <w:pPr>
        <w:pStyle w:val="Prrafodelista"/>
      </w:pPr>
    </w:p>
    <w:p w:rsidR="008C6A15" w:rsidRDefault="008C6A15" w:rsidP="00D45A1B">
      <w:pPr>
        <w:pStyle w:val="Prrafodelista"/>
        <w:numPr>
          <w:ilvl w:val="0"/>
          <w:numId w:val="3"/>
        </w:numPr>
      </w:pPr>
      <w:r>
        <w:t>El resto de nodos contestan si quieren cambiar de canal y</w:t>
      </w:r>
      <w:r w:rsidR="00CE7BDF">
        <w:t xml:space="preserve"> evalúan</w:t>
      </w:r>
      <w:r>
        <w:t xml:space="preserve"> si aceptan o no cambiar a ese canal. Si no aceptan cambiar al canal propuesto inicialmente proponen otro.</w:t>
      </w:r>
    </w:p>
    <w:p w:rsidR="008C6A15" w:rsidRDefault="008C6A15" w:rsidP="008C6A15">
      <w:pPr>
        <w:pStyle w:val="Prrafodelista"/>
      </w:pPr>
    </w:p>
    <w:p w:rsidR="008C6A15" w:rsidRDefault="008C6A15" w:rsidP="00D45A1B">
      <w:pPr>
        <w:pStyle w:val="Prrafodelista"/>
        <w:numPr>
          <w:ilvl w:val="0"/>
          <w:numId w:val="3"/>
        </w:numPr>
      </w:pPr>
      <w:r>
        <w:t>Cuando todos los nodos que quieren cambiar de canal se ponen de acuerdo a qué canal cambiar, se cambia de canal.</w:t>
      </w:r>
      <w:r w:rsidR="00CE7BDF">
        <w:t xml:space="preserve"> Si no se ponen de acuerdo cada uno cambia al canal que propuso inicialmente.</w:t>
      </w:r>
    </w:p>
    <w:p w:rsidR="00977AEE" w:rsidRPr="00977AEE" w:rsidRDefault="008C6A15" w:rsidP="00977AEE">
      <w:r>
        <w:t>A continuación se pasa a describir la implementación propuesta para esta estrategia:</w:t>
      </w:r>
    </w:p>
    <w:p w:rsidR="0045439C" w:rsidRDefault="0045439C" w:rsidP="0045439C">
      <w:pPr>
        <w:pStyle w:val="Ttulo2"/>
        <w:numPr>
          <w:ilvl w:val="1"/>
          <w:numId w:val="6"/>
        </w:numPr>
      </w:pPr>
      <w:bookmarkStart w:id="56" w:name="_Toc423519237"/>
      <w:bookmarkStart w:id="57" w:name="_Toc425173200"/>
      <w:r>
        <w:t>Funciones de la arquitectura cognitiva</w:t>
      </w:r>
      <w:bookmarkEnd w:id="56"/>
      <w:bookmarkEnd w:id="57"/>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041BD1" w:rsidP="0045439C">
      <w:pPr>
        <w:keepNext/>
        <w:jc w:val="center"/>
      </w:pPr>
      <w:r>
        <w:rPr>
          <w:noProof/>
          <w:lang w:eastAsia="es-ES"/>
        </w:rPr>
        <w:lastRenderedPageBreak/>
        <w:pict>
          <v:shape id="_x0000_i1030" type="#_x0000_t75" style="width:449.2pt;height:244.9pt">
            <v:imagedata r:id="rId42" o:title="diagrama_de_transiciones"/>
          </v:shape>
        </w:pict>
      </w:r>
    </w:p>
    <w:p w:rsidR="0045439C" w:rsidRDefault="0045439C" w:rsidP="0045439C">
      <w:pPr>
        <w:pStyle w:val="Descripcin"/>
        <w:jc w:val="center"/>
      </w:pPr>
      <w:bookmarkStart w:id="58" w:name="_Toc425173230"/>
      <w:r>
        <w:t xml:space="preserve">Figura </w:t>
      </w:r>
      <w:fldSimple w:instr=" STYLEREF 1 \s ">
        <w:r w:rsidR="00C83BA1">
          <w:rPr>
            <w:noProof/>
          </w:rPr>
          <w:t>4</w:t>
        </w:r>
      </w:fldSimple>
      <w:r w:rsidR="00107E47">
        <w:t>.</w:t>
      </w:r>
      <w:fldSimple w:instr=" SEQ Figura \* ARABIC \s 1 ">
        <w:r w:rsidR="00C83BA1">
          <w:rPr>
            <w:noProof/>
          </w:rPr>
          <w:t>1</w:t>
        </w:r>
      </w:fldSimple>
      <w:r>
        <w:t xml:space="preserve"> Diagrama de </w:t>
      </w:r>
      <w:r w:rsidR="001F7E9F">
        <w:t>transiciones</w:t>
      </w:r>
      <w:r>
        <w:t xml:space="preserve"> de la implementación propuesta</w:t>
      </w:r>
      <w:bookmarkEnd w:id="58"/>
    </w:p>
    <w:p w:rsidR="0045439C" w:rsidRDefault="0045439C" w:rsidP="0045439C">
      <w:r>
        <w:t>Las transicio</w:t>
      </w:r>
      <w:r w:rsidR="002224E0">
        <w:t>nes entre estados de la Figura 4</w:t>
      </w:r>
      <w:r>
        <w:t>.1 dependen de las respuestas de los otros nodos a las peticiones de c</w:t>
      </w:r>
      <w:r w:rsidR="00444B72">
        <w:t>ambio de canal que se les hace.</w:t>
      </w:r>
    </w:p>
    <w:p w:rsidR="0045439C" w:rsidRDefault="0045439C" w:rsidP="0045439C">
      <w:r>
        <w:t>El paso de mensajes de petición de cambio de canal y las respuestas se producen a través de VCC, habiendo reservado la interfaz de 434 MHz disponible en los nodos para tal efecto.</w:t>
      </w:r>
    </w:p>
    <w:p w:rsidR="002224E0" w:rsidRDefault="002224E0" w:rsidP="002224E0">
      <w:pPr>
        <w:pStyle w:val="Ttulo3"/>
      </w:pPr>
      <w:bookmarkStart w:id="59" w:name="_Toc425173201"/>
      <w:r>
        <w:t>Estructura de datos</w:t>
      </w:r>
      <w:bookmarkEnd w:id="59"/>
    </w:p>
    <w:p w:rsidR="001F7E9F" w:rsidRDefault="001F7E9F" w:rsidP="0045439C">
      <w:r>
        <w:t>Para la implementación de este algoritmo ha sido necesaria la d</w:t>
      </w:r>
      <w:r w:rsidR="002224E0">
        <w:t>efinición de</w:t>
      </w:r>
      <w:r>
        <w:t xml:space="preserve"> listas para almacenar los datos que fueran necesarios. Se han definido las siguientes listas:</w:t>
      </w:r>
    </w:p>
    <w:p w:rsidR="001F7E9F" w:rsidRPr="00FC78CB" w:rsidRDefault="002224E0" w:rsidP="001F7E9F">
      <w:pPr>
        <w:pStyle w:val="Prrafodelista"/>
        <w:numPr>
          <w:ilvl w:val="0"/>
          <w:numId w:val="3"/>
        </w:numPr>
        <w:rPr>
          <w:rFonts w:ascii="Courier New" w:hAnsi="Courier New" w:cs="Courier New"/>
        </w:rPr>
      </w:pPr>
      <w:r>
        <w:rPr>
          <w:rFonts w:ascii="Courier New" w:hAnsi="Courier New" w:cs="Courier New"/>
        </w:rPr>
        <w:t>BYTE MIWIXXX</w:t>
      </w:r>
      <w:r w:rsidR="001F7E9F" w:rsidRPr="00FC78CB">
        <w:rPr>
          <w:rFonts w:ascii="Courier New" w:hAnsi="Courier New" w:cs="Courier New"/>
        </w:rPr>
        <w:t>_rtx[MIWI</w:t>
      </w:r>
      <w:r>
        <w:rPr>
          <w:rFonts w:ascii="Courier New" w:hAnsi="Courier New" w:cs="Courier New"/>
        </w:rPr>
        <w:t>XXXX</w:t>
      </w:r>
      <w:r w:rsidR="001F7E9F" w:rsidRPr="00FC78CB">
        <w:rPr>
          <w:rFonts w:ascii="Courier New" w:hAnsi="Courier New" w:cs="Courier New"/>
        </w:rPr>
        <w:t>NumChannels]</w:t>
      </w:r>
    </w:p>
    <w:p w:rsidR="001F7E9F" w:rsidRDefault="001F7E9F" w:rsidP="002224E0">
      <w:pPr>
        <w:pStyle w:val="Prrafodelista"/>
      </w:pPr>
      <w:r>
        <w:t>Lista</w:t>
      </w:r>
      <w:r w:rsidR="00F6369D">
        <w:t>s</w:t>
      </w:r>
      <w:r>
        <w:t xml:space="preserve"> de las retransmisiones que se producen en los canales de la interfaz </w:t>
      </w:r>
      <w:r w:rsidR="00F6369D">
        <w:t>de XXXX MHz</w:t>
      </w:r>
      <w:r>
        <w:t>.</w:t>
      </w:r>
      <w:r w:rsidR="00F6369D">
        <w:t xml:space="preserve"> El valor de XXXX puede ser 0868 o 2400.</w:t>
      </w:r>
      <w:r>
        <w:t xml:space="preserve"> Cada vez que se envía un mensaje de aplicación se va guardando el número de retran</w:t>
      </w:r>
      <w:r w:rsidR="002224E0">
        <w:t>smisiones que se han producido.</w:t>
      </w:r>
    </w:p>
    <w:p w:rsidR="002224E0" w:rsidRDefault="002224E0" w:rsidP="002224E0">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w:t>
      </w:r>
      <w:r w:rsidR="00F6369D">
        <w:rPr>
          <w:rFonts w:ascii="Courier New" w:hAnsi="Courier New" w:cs="Courier New"/>
          <w:lang w:val="en-US"/>
        </w:rPr>
        <w:t>YTE MIWIXXX</w:t>
      </w:r>
      <w:r w:rsidRPr="001E3486">
        <w:rPr>
          <w:rFonts w:ascii="Courier New" w:hAnsi="Courier New" w:cs="Courier New"/>
          <w:lang w:val="en-US"/>
        </w:rPr>
        <w:t>_RSSI_optimo_ext[CONNECTION_SIZE]</w:t>
      </w:r>
    </w:p>
    <w:p w:rsidR="001F7E9F" w:rsidRDefault="001F7E9F" w:rsidP="00F6369D">
      <w:pPr>
        <w:pStyle w:val="Prrafodelista"/>
      </w:pPr>
      <w:r>
        <w:t xml:space="preserve">Lista que almacena el RSSI óptimo que obtiene cada nodo de la red para la interfaz de </w:t>
      </w:r>
      <w:r w:rsidR="00F6369D">
        <w:t>XXXX</w:t>
      </w:r>
      <w:r>
        <w:t xml:space="preserve"> MHz.</w:t>
      </w:r>
      <w:r w:rsidR="00F6369D">
        <w:t xml:space="preserve"> Los valores que puede tomar XXXX son 0868 o 2400. Esta lista nos va a servir para elegir el canal al que se va a cambiar.</w:t>
      </w:r>
    </w:p>
    <w:p w:rsidR="00F6369D" w:rsidRDefault="00F6369D" w:rsidP="00F6369D">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w:t>
      </w:r>
      <w:r w:rsidR="00F6369D">
        <w:rPr>
          <w:rFonts w:ascii="Courier New" w:hAnsi="Courier New" w:cs="Courier New"/>
          <w:lang w:val="en-US"/>
        </w:rPr>
        <w:t>XXXX</w:t>
      </w:r>
      <w:r w:rsidRPr="001E3486">
        <w:rPr>
          <w:rFonts w:ascii="Courier New" w:hAnsi="Courier New" w:cs="Courier New"/>
          <w:lang w:val="en-US"/>
        </w:rPr>
        <w:t>_canal_optimo_ext[CONNECTION_SIZE]</w:t>
      </w:r>
    </w:p>
    <w:p w:rsidR="00F6369D" w:rsidRDefault="001F7E9F" w:rsidP="00F6369D">
      <w:pPr>
        <w:pStyle w:val="Prrafodelista"/>
      </w:pPr>
      <w:r>
        <w:t xml:space="preserve">Lista que almacena el canal óptimo de cada nodo de la red </w:t>
      </w:r>
      <w:r w:rsidR="00F6369D">
        <w:t>para la interfaz de XXXX</w:t>
      </w:r>
      <w:r w:rsidR="00FC78CB">
        <w:t xml:space="preserve"> MHz.</w:t>
      </w:r>
      <w:r w:rsidR="00F6369D">
        <w:t xml:space="preserve"> Los valores que puede tomar XXXX son 0868 o 2400.</w:t>
      </w: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Ext[CONNECTION_SIZE]</w:t>
      </w:r>
    </w:p>
    <w:p w:rsidR="00FC78CB" w:rsidRDefault="00FC78CB" w:rsidP="00FC78CB">
      <w:pPr>
        <w:pStyle w:val="Prrafodelista"/>
      </w:pPr>
      <w:r>
        <w:t>En esta lista se almacenarán los canales óptimos de los nodos de la red.</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radioInterface riCanalOptimoExt[CONNECTION_SIZE]</w:t>
      </w:r>
    </w:p>
    <w:p w:rsidR="00FC78CB" w:rsidRDefault="00FC78CB" w:rsidP="00FC78CB">
      <w:pPr>
        <w:pStyle w:val="Prrafodelista"/>
      </w:pPr>
      <w:r>
        <w:t>Se utiliza esta lista para almacenar la interfaz a la que pertenecen los canales que se han almacenado en la lista anterior.</w:t>
      </w:r>
    </w:p>
    <w:p w:rsidR="00FC78CB" w:rsidRDefault="00FC78CB" w:rsidP="00FC78CB">
      <w:pPr>
        <w:pStyle w:val="Prrafodelista"/>
      </w:pPr>
    </w:p>
    <w:p w:rsid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lastRenderedPageBreak/>
        <w:t>UINT16 NumMssgIntercambiados[CONNECTION_SIZE]</w:t>
      </w:r>
    </w:p>
    <w:p w:rsidR="00FC78CB" w:rsidRPr="00FC78CB" w:rsidRDefault="00FC78CB" w:rsidP="00FC78CB">
      <w:pPr>
        <w:pStyle w:val="Prrafodelista"/>
        <w:rPr>
          <w:rFonts w:cs="Courier New"/>
        </w:rPr>
      </w:pPr>
      <w:r>
        <w:rPr>
          <w:rFonts w:cs="Courier New"/>
        </w:rPr>
        <w:t>En esta lista se almacena el número de mensajes intercambiados con cada nodo de la red.</w:t>
      </w:r>
    </w:p>
    <w:p w:rsidR="00B33587" w:rsidRDefault="00B33587" w:rsidP="0045439C">
      <w:r>
        <w:t>En la siguiente tabla se pueden ver las funciones que se han implementado para este algoritmo y en qué sub-módulo del CRModule se han incluido:</w:t>
      </w:r>
    </w:p>
    <w:tbl>
      <w:tblPr>
        <w:tblStyle w:val="Tablaconcuadrcula"/>
        <w:tblW w:w="0" w:type="auto"/>
        <w:tblLook w:val="04A0" w:firstRow="1" w:lastRow="0" w:firstColumn="1" w:lastColumn="0" w:noHBand="0" w:noVBand="1"/>
      </w:tblPr>
      <w:tblGrid>
        <w:gridCol w:w="1980"/>
        <w:gridCol w:w="6514"/>
      </w:tblGrid>
      <w:tr w:rsidR="00B33587" w:rsidTr="005821D6">
        <w:tc>
          <w:tcPr>
            <w:tcW w:w="1980" w:type="dxa"/>
            <w:vAlign w:val="center"/>
          </w:tcPr>
          <w:p w:rsidR="00B33587" w:rsidRPr="006774DC" w:rsidRDefault="00B33587" w:rsidP="005821D6">
            <w:pPr>
              <w:jc w:val="center"/>
              <w:rPr>
                <w:b/>
              </w:rPr>
            </w:pPr>
            <w:r>
              <w:rPr>
                <w:b/>
              </w:rPr>
              <w:t>Sub-módulo</w:t>
            </w:r>
          </w:p>
        </w:tc>
        <w:tc>
          <w:tcPr>
            <w:tcW w:w="6514" w:type="dxa"/>
            <w:vAlign w:val="center"/>
          </w:tcPr>
          <w:p w:rsidR="00B33587" w:rsidRPr="006774DC" w:rsidRDefault="00B33587" w:rsidP="005821D6">
            <w:pPr>
              <w:jc w:val="center"/>
              <w:rPr>
                <w:b/>
              </w:rPr>
            </w:pPr>
            <w:r>
              <w:rPr>
                <w:b/>
              </w:rPr>
              <w:t>Funciones nuevas o modificadas</w:t>
            </w:r>
          </w:p>
        </w:tc>
      </w:tr>
      <w:tr w:rsidR="00B33587" w:rsidRPr="00041BD1" w:rsidTr="005821D6">
        <w:tc>
          <w:tcPr>
            <w:tcW w:w="1980" w:type="dxa"/>
            <w:vAlign w:val="center"/>
          </w:tcPr>
          <w:p w:rsidR="00B33587" w:rsidRDefault="00B33587" w:rsidP="005821D6">
            <w:pPr>
              <w:jc w:val="center"/>
            </w:pPr>
            <w:r>
              <w:t>Optimizer</w:t>
            </w:r>
          </w:p>
        </w:tc>
        <w:tc>
          <w:tcPr>
            <w:tcW w:w="6514" w:type="dxa"/>
          </w:tcPr>
          <w:p w:rsidR="00B33587" w:rsidRPr="00B33587" w:rsidRDefault="00B33587" w:rsidP="00B33587">
            <w:pPr>
              <w:rPr>
                <w:rFonts w:ascii="Courier New" w:hAnsi="Courier New" w:cs="Courier New"/>
                <w:sz w:val="18"/>
                <w:lang w:val="en-US"/>
              </w:rPr>
            </w:pPr>
            <w:r w:rsidRPr="00B33587">
              <w:rPr>
                <w:rFonts w:ascii="Courier New" w:hAnsi="Courier New" w:cs="Courier New"/>
                <w:sz w:val="18"/>
                <w:lang w:val="en-US"/>
              </w:rPr>
              <w:t>BOOL CRM_Optm_Cons(OPTM_MSSG_RCVD *Peticion)</w:t>
            </w:r>
          </w:p>
          <w:p w:rsidR="00B33587" w:rsidRPr="001E3486" w:rsidRDefault="00B33587" w:rsidP="00B33587">
            <w:pPr>
              <w:rPr>
                <w:rFonts w:ascii="Courier New" w:hAnsi="Courier New" w:cs="Courier New"/>
                <w:sz w:val="18"/>
                <w:lang w:val="en-US"/>
              </w:rPr>
            </w:pPr>
            <w:r w:rsidRPr="001E3486">
              <w:rPr>
                <w:rFonts w:ascii="Courier New" w:hAnsi="Courier New" w:cs="Courier New"/>
                <w:sz w:val="18"/>
                <w:lang w:val="en-US"/>
              </w:rPr>
              <w:t>BOOL CRM_Optm_Calcular_Costes(BYTE n_rtx)</w:t>
            </w:r>
          </w:p>
          <w:p w:rsidR="00B33587" w:rsidRPr="00B33587" w:rsidRDefault="00B33587" w:rsidP="005821D6">
            <w:pPr>
              <w:rPr>
                <w:rFonts w:ascii="Courier New" w:hAnsi="Courier New" w:cs="Courier New"/>
                <w:sz w:val="18"/>
                <w:lang w:val="en-US"/>
              </w:rPr>
            </w:pPr>
            <w:r w:rsidRPr="00B33587">
              <w:rPr>
                <w:rFonts w:ascii="Courier New" w:hAnsi="Courier New" w:cs="Courier New"/>
                <w:sz w:val="18"/>
                <w:lang w:val="en-US"/>
              </w:rPr>
              <w:t>BOOL CRM_Optm_Processor(OPTM_MSSG_RCVD *Peticion)</w:t>
            </w:r>
          </w:p>
        </w:tc>
      </w:tr>
      <w:tr w:rsidR="00B33587" w:rsidTr="005821D6">
        <w:tc>
          <w:tcPr>
            <w:tcW w:w="1980" w:type="dxa"/>
            <w:vAlign w:val="center"/>
          </w:tcPr>
          <w:p w:rsidR="00B33587" w:rsidRDefault="00B33587" w:rsidP="005821D6">
            <w:pPr>
              <w:jc w:val="center"/>
            </w:pPr>
            <w:r>
              <w:t>Repository</w:t>
            </w:r>
          </w:p>
        </w:tc>
        <w:tc>
          <w:tcPr>
            <w:tcW w:w="6514" w:type="dxa"/>
          </w:tcPr>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BOOL CRM_Repo_SendDat(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odoPropio(REPO_MSSG_RCVD *Peticion)</w:t>
            </w:r>
          </w:p>
          <w:p w:rsidR="00B33587" w:rsidRPr="00B33587" w:rsidRDefault="00B33587" w:rsidP="00B33587">
            <w:pPr>
              <w:rPr>
                <w:sz w:val="18"/>
                <w:szCs w:val="18"/>
                <w:lang w:val="en-US"/>
              </w:rPr>
            </w:pPr>
            <w:r w:rsidRPr="00B33587">
              <w:rPr>
                <w:rFonts w:ascii="Courier New" w:hAnsi="Courier New" w:cs="Courier New"/>
                <w:sz w:val="18"/>
                <w:szCs w:val="18"/>
                <w:lang w:val="en-US"/>
              </w:rPr>
              <w:t>BOOL CRM_Repo_NodosRed(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RTx(BYTE n_rtx,</w:t>
            </w:r>
            <w:r>
              <w:rPr>
                <w:rFonts w:ascii="Courier New" w:hAnsi="Courier New" w:cs="Courier New"/>
                <w:sz w:val="18"/>
                <w:szCs w:val="18"/>
                <w:lang w:val="en-US"/>
              </w:rPr>
              <w:t xml:space="preserve">BYTE </w:t>
            </w:r>
            <w:r w:rsidRPr="00B33587">
              <w:rPr>
                <w:rFonts w:ascii="Courier New" w:hAnsi="Courier New" w:cs="Courier New"/>
                <w:sz w:val="18"/>
                <w:szCs w:val="18"/>
                <w:lang w:val="en-US"/>
              </w:rPr>
              <w:t>canal,radioInterface ri)</w:t>
            </w:r>
          </w:p>
          <w:p w:rsidR="00B33587" w:rsidRPr="00B33587" w:rsidRDefault="00B33587" w:rsidP="00B33587">
            <w:pPr>
              <w:rPr>
                <w:rFonts w:ascii="Courier New" w:hAnsi="Courier New" w:cs="Courier New"/>
                <w:sz w:val="18"/>
                <w:szCs w:val="18"/>
              </w:rPr>
            </w:pPr>
            <w:r w:rsidRPr="00B33587">
              <w:rPr>
                <w:rFonts w:ascii="Courier New" w:hAnsi="Courier New" w:cs="Courier New"/>
                <w:sz w:val="18"/>
                <w:szCs w:val="18"/>
              </w:rPr>
              <w:t>void CRM_Repo_Mensajes_Intercambiados(BYTE *Address)</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Str_RSSI(radioInterface ri)</w:t>
            </w:r>
          </w:p>
          <w:p w:rsidR="00B33587" w:rsidRPr="00B33587" w:rsidRDefault="00B33587" w:rsidP="005821D6">
            <w:pPr>
              <w:rPr>
                <w:rFonts w:ascii="Courier New" w:hAnsi="Courier New" w:cs="Courier New"/>
                <w:sz w:val="20"/>
                <w:szCs w:val="20"/>
                <w:lang w:val="en-US"/>
              </w:rPr>
            </w:pPr>
            <w:r w:rsidRPr="00B33587">
              <w:rPr>
                <w:rFonts w:ascii="Courier New" w:hAnsi="Courier New" w:cs="Courier New"/>
                <w:sz w:val="18"/>
                <w:szCs w:val="18"/>
                <w:lang w:val="en-US"/>
              </w:rPr>
              <w:t>BOOL CRM_Repo_Reiniciar_RTx(void)</w:t>
            </w:r>
          </w:p>
        </w:tc>
      </w:tr>
      <w:tr w:rsidR="00B33587" w:rsidRPr="00041BD1" w:rsidTr="005821D6">
        <w:tc>
          <w:tcPr>
            <w:tcW w:w="1980" w:type="dxa"/>
            <w:vAlign w:val="center"/>
          </w:tcPr>
          <w:p w:rsidR="00B33587" w:rsidRDefault="00B33587" w:rsidP="005821D6">
            <w:pPr>
              <w:jc w:val="center"/>
            </w:pPr>
            <w:r>
              <w:t>Execution</w:t>
            </w:r>
          </w:p>
        </w:tc>
        <w:tc>
          <w:tcPr>
            <w:tcW w:w="6514" w:type="dxa"/>
          </w:tcPr>
          <w:p w:rsidR="00B33587" w:rsidRPr="001E3486" w:rsidRDefault="00B33587" w:rsidP="00B33587">
            <w:pPr>
              <w:rPr>
                <w:rFonts w:ascii="Courier New" w:hAnsi="Courier New" w:cs="Courier New"/>
                <w:lang w:val="en-US"/>
              </w:rPr>
            </w:pPr>
            <w:r w:rsidRPr="001E3486">
              <w:rPr>
                <w:rFonts w:ascii="Courier New" w:hAnsi="Courier New" w:cs="Courier New"/>
                <w:sz w:val="18"/>
                <w:lang w:val="en-US"/>
              </w:rPr>
              <w:t>BOOL CRM_Exec_ChanHoping(EXEC_MSSG_RCVD *Peticion)</w:t>
            </w:r>
          </w:p>
        </w:tc>
      </w:tr>
      <w:tr w:rsidR="00B33587" w:rsidRPr="00041BD1" w:rsidTr="005821D6">
        <w:tc>
          <w:tcPr>
            <w:tcW w:w="1980" w:type="dxa"/>
            <w:vAlign w:val="center"/>
          </w:tcPr>
          <w:p w:rsidR="00B33587" w:rsidRDefault="00B33587" w:rsidP="005821D6">
            <w:pPr>
              <w:jc w:val="center"/>
            </w:pPr>
            <w:r>
              <w:t>Discovery</w:t>
            </w:r>
          </w:p>
        </w:tc>
        <w:tc>
          <w:tcPr>
            <w:tcW w:w="6514" w:type="dxa"/>
          </w:tcPr>
          <w:p w:rsidR="00B33587" w:rsidRPr="001E3486" w:rsidRDefault="00B33587" w:rsidP="00B33587">
            <w:pPr>
              <w:keepNext/>
              <w:rPr>
                <w:rFonts w:ascii="Courier New" w:hAnsi="Courier New" w:cs="Courier New"/>
                <w:sz w:val="18"/>
                <w:lang w:val="en-US"/>
              </w:rPr>
            </w:pPr>
            <w:r w:rsidRPr="001E3486">
              <w:rPr>
                <w:rFonts w:ascii="Courier New" w:hAnsi="Courier New" w:cs="Courier New"/>
                <w:sz w:val="18"/>
                <w:lang w:val="en-US"/>
              </w:rPr>
              <w:t>BYTE CRM_Disc_SignalDetection(DISC_MSSG_RCVD *Peticion)</w:t>
            </w:r>
          </w:p>
        </w:tc>
      </w:tr>
    </w:tbl>
    <w:p w:rsidR="00B33587" w:rsidRDefault="00B33587" w:rsidP="00B33587">
      <w:pPr>
        <w:pStyle w:val="Descripcin"/>
        <w:jc w:val="center"/>
      </w:pPr>
      <w:bookmarkStart w:id="60" w:name="_Toc425173247"/>
      <w:r>
        <w:t xml:space="preserve">Tabla </w:t>
      </w:r>
      <w:fldSimple w:instr=" STYLEREF 1 \s ">
        <w:r w:rsidR="00C83BA1">
          <w:rPr>
            <w:noProof/>
          </w:rPr>
          <w:t>4</w:t>
        </w:r>
      </w:fldSimple>
      <w:r>
        <w:t>.</w:t>
      </w:r>
      <w:fldSimple w:instr=" SEQ Tabla \* ARABIC \s 1 ">
        <w:r w:rsidR="00C83BA1">
          <w:rPr>
            <w:noProof/>
          </w:rPr>
          <w:t>1</w:t>
        </w:r>
      </w:fldSimple>
      <w:r>
        <w:t xml:space="preserve"> Funciones nuevas o modificadas para el algoritmo de reducción del consumo</w:t>
      </w:r>
      <w:bookmarkEnd w:id="60"/>
    </w:p>
    <w:p w:rsidR="0045439C" w:rsidRDefault="00B33587" w:rsidP="0045439C">
      <w:r>
        <w:t xml:space="preserve">A continuación se </w:t>
      </w:r>
      <w:r w:rsidR="0045439C">
        <w:t>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61" w:name="_Toc423519238"/>
      <w:bookmarkStart w:id="62" w:name="_Toc425173202"/>
      <w:r>
        <w:t>Optimizer</w:t>
      </w:r>
      <w:bookmarkEnd w:id="61"/>
      <w:bookmarkEnd w:id="62"/>
    </w:p>
    <w:p w:rsidR="00C83BA1" w:rsidRDefault="00C83BA1" w:rsidP="00C83BA1">
      <w:pPr>
        <w:pStyle w:val="Default"/>
        <w:rPr>
          <w:sz w:val="22"/>
          <w:szCs w:val="22"/>
        </w:rPr>
      </w:pPr>
      <w:r>
        <w:rPr>
          <w:sz w:val="22"/>
          <w:szCs w:val="22"/>
        </w:rPr>
        <w:t xml:space="preserve">La estructura de los mensajes dirigidos a este sub-módulo y que se usará posteriormente para enviarle información desde otros sub-módulos es la siguiente: </w:t>
      </w:r>
    </w:p>
    <w:p w:rsidR="00C83BA1" w:rsidRPr="00C83BA1" w:rsidRDefault="00C83BA1" w:rsidP="00C83BA1">
      <w:pPr>
        <w:pStyle w:val="Default"/>
        <w:ind w:left="1416"/>
        <w:rPr>
          <w:rFonts w:ascii="Courier New" w:hAnsi="Courier New" w:cs="Courier New"/>
          <w:sz w:val="22"/>
          <w:szCs w:val="22"/>
          <w:lang w:val="en-US"/>
        </w:rPr>
      </w:pPr>
      <w:r w:rsidRPr="00C83BA1">
        <w:rPr>
          <w:rFonts w:ascii="Courier New" w:hAnsi="Courier New" w:cs="Courier New"/>
          <w:sz w:val="22"/>
          <w:szCs w:val="22"/>
          <w:lang w:val="en-US"/>
        </w:rPr>
        <w:t xml:space="preserve">typedef struct _OPTM_MSSG_RCVD </w:t>
      </w:r>
    </w:p>
    <w:p w:rsidR="00C83BA1" w:rsidRPr="00C83BA1" w:rsidRDefault="00C83BA1" w:rsidP="00C83BA1">
      <w:pPr>
        <w:pStyle w:val="Default"/>
        <w:ind w:left="1416"/>
        <w:rPr>
          <w:rFonts w:ascii="Courier New" w:hAnsi="Courier New" w:cs="Courier New"/>
          <w:sz w:val="22"/>
          <w:szCs w:val="22"/>
          <w:lang w:val="en-US"/>
        </w:rPr>
      </w:pPr>
      <w:r w:rsidRPr="00C83BA1">
        <w:rPr>
          <w:rFonts w:ascii="Courier New" w:hAnsi="Courier New" w:cs="Courier New"/>
          <w:sz w:val="22"/>
          <w:szCs w:val="22"/>
          <w:lang w:val="en-US"/>
        </w:rPr>
        <w:t xml:space="preserve">{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BYTE OrgModule;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OPTACTION Action;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OPUT void *Param1;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OPUT void *Param2;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radioInterface Transceiver; </w:t>
      </w:r>
    </w:p>
    <w:p w:rsidR="00C83BA1" w:rsidRPr="00C83BA1" w:rsidRDefault="00C83BA1" w:rsidP="00C83BA1">
      <w:pPr>
        <w:pStyle w:val="Default"/>
        <w:ind w:left="2124"/>
        <w:rPr>
          <w:rFonts w:ascii="Courier New" w:hAnsi="Courier New" w:cs="Courier New"/>
          <w:sz w:val="22"/>
          <w:szCs w:val="22"/>
          <w:lang w:val="en-US"/>
        </w:rPr>
      </w:pPr>
      <w:r w:rsidRPr="00C83BA1">
        <w:rPr>
          <w:rFonts w:ascii="Courier New" w:hAnsi="Courier New" w:cs="Courier New"/>
          <w:sz w:val="22"/>
          <w:szCs w:val="22"/>
          <w:lang w:val="en-US"/>
        </w:rPr>
        <w:t xml:space="preserve">INPUT BYTE *EUINodo; </w:t>
      </w:r>
    </w:p>
    <w:p w:rsidR="00C83BA1" w:rsidRPr="00C83BA1" w:rsidRDefault="00C83BA1" w:rsidP="00C83BA1">
      <w:pPr>
        <w:ind w:left="1416"/>
      </w:pPr>
      <w:r>
        <w:rPr>
          <w:rFonts w:ascii="Courier New" w:hAnsi="Courier New" w:cs="Courier New"/>
        </w:rPr>
        <w:t>} OPTM_MSSG_RCVD;</w:t>
      </w:r>
    </w:p>
    <w:p w:rsidR="0014665C" w:rsidRDefault="0014665C" w:rsidP="00AE2C03">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ue necesite durante el proceso. La estructura de los mensajes dirigidos a este sub-módulo se puede consultar en el capítulo anterior en el apartado 3.1.1. El parámetro Action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r>
              <w:t>ActCons</w:t>
            </w:r>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r>
              <w:t>ActProcRq</w:t>
            </w:r>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r w:rsidRPr="00D01413">
              <w:t>SubActCambio</w:t>
            </w:r>
          </w:p>
        </w:tc>
        <w:tc>
          <w:tcPr>
            <w:tcW w:w="5097" w:type="dxa"/>
          </w:tcPr>
          <w:p w:rsidR="00D01413" w:rsidRDefault="00B30D00" w:rsidP="004361B2">
            <w:pPr>
              <w:jc w:val="center"/>
            </w:pPr>
            <w:r>
              <w:t>Sensar el espectro y decidir canal optimo</w:t>
            </w:r>
          </w:p>
        </w:tc>
      </w:tr>
      <w:tr w:rsidR="00D01413" w:rsidTr="004361B2">
        <w:trPr>
          <w:jc w:val="center"/>
        </w:trPr>
        <w:tc>
          <w:tcPr>
            <w:tcW w:w="3397" w:type="dxa"/>
          </w:tcPr>
          <w:p w:rsidR="00D01413" w:rsidRPr="00D01413" w:rsidRDefault="00D01413" w:rsidP="004361B2">
            <w:pPr>
              <w:jc w:val="center"/>
            </w:pPr>
            <w:r w:rsidRPr="00D01413">
              <w:t>SubActRespCambio</w:t>
            </w:r>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63" w:name="_Toc425173248"/>
      <w:r>
        <w:t xml:space="preserve">Tabla </w:t>
      </w:r>
      <w:fldSimple w:instr=" STYLEREF 1 \s ">
        <w:r w:rsidR="00C83BA1">
          <w:rPr>
            <w:noProof/>
          </w:rPr>
          <w:t>4</w:t>
        </w:r>
      </w:fldSimple>
      <w:r w:rsidR="00B33587">
        <w:t>.</w:t>
      </w:r>
      <w:fldSimple w:instr=" SEQ Tabla \* ARABIC \s 1 ">
        <w:r w:rsidR="00C83BA1">
          <w:rPr>
            <w:noProof/>
          </w:rPr>
          <w:t>2</w:t>
        </w:r>
      </w:fldSimple>
      <w:r>
        <w:t xml:space="preserve"> Valores del parámetro Action de los mensajes con destino Optimizer</w:t>
      </w:r>
      <w:bookmarkEnd w:id="63"/>
    </w:p>
    <w:p w:rsidR="00B30D00" w:rsidRDefault="00B30D00" w:rsidP="00B30D00">
      <w:r>
        <w:t>En el caso de recibir un mensaje con parámetro Action igual a ActProcRq el parámetro Param1 tendrá que tener uno de los siguientes valores:</w:t>
      </w:r>
    </w:p>
    <w:p w:rsidR="00C83BA1" w:rsidRDefault="00C83BA1" w:rsidP="00B30D00"/>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lastRenderedPageBreak/>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r>
              <w:t>ProcCambioCanal</w:t>
            </w:r>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r>
              <w:t>ProcRespCambio</w:t>
            </w:r>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r>
              <w:t>ProcDecFinal</w:t>
            </w:r>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64" w:name="_Toc425173249"/>
      <w:r>
        <w:t xml:space="preserve">Tabla </w:t>
      </w:r>
      <w:fldSimple w:instr=" STYLEREF 1 \s ">
        <w:r w:rsidR="00C83BA1">
          <w:rPr>
            <w:noProof/>
          </w:rPr>
          <w:t>4</w:t>
        </w:r>
      </w:fldSimple>
      <w:r w:rsidR="00B33587">
        <w:t>.</w:t>
      </w:r>
      <w:fldSimple w:instr=" SEQ Tabla \* ARABIC \s 1 ">
        <w:r w:rsidR="00C83BA1">
          <w:rPr>
            <w:noProof/>
          </w:rPr>
          <w:t>3</w:t>
        </w:r>
      </w:fldSimple>
      <w:r>
        <w:t xml:space="preserve"> Valores del parámetro Param1 cuando se recibe un mensaje con Action igual a ActProcRq</w:t>
      </w:r>
      <w:bookmarkEnd w:id="64"/>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w:t>
      </w:r>
      <w:r w:rsidR="005B3B46">
        <w:rPr>
          <w:rFonts w:cs="Courier New"/>
        </w:rPr>
        <w:t>os dos canales se elegirá el</w:t>
      </w:r>
      <w:r>
        <w:rPr>
          <w:rFonts w:cs="Courier New"/>
        </w:rPr>
        <w:t xml:space="preserve"> óptimo y se guardará la interfaz a la que pertenece.</w:t>
      </w:r>
    </w:p>
    <w:p w:rsidR="00444B72" w:rsidRDefault="0014665C" w:rsidP="0014665C">
      <w:pPr>
        <w:pStyle w:val="Prrafodelista"/>
        <w:rPr>
          <w:rFonts w:cs="Courier New"/>
        </w:rPr>
      </w:pPr>
      <w:r>
        <w:rPr>
          <w:rFonts w:cs="Courier New"/>
        </w:rPr>
        <w:t>Una vez hecho esto se distingue entre si el algoritmo ha sido iniciado en el propio nodo</w:t>
      </w:r>
      <w:r w:rsidR="00444B72">
        <w:rPr>
          <w:rFonts w:cs="Courier New"/>
        </w:rPr>
        <w:t xml:space="preserve"> u otro nodo dependiendo del parámetro Action:</w:t>
      </w:r>
    </w:p>
    <w:p w:rsidR="00444B72" w:rsidRDefault="00444B72" w:rsidP="00444B72">
      <w:pPr>
        <w:pStyle w:val="Prrafodelista"/>
        <w:numPr>
          <w:ilvl w:val="1"/>
          <w:numId w:val="9"/>
        </w:numPr>
        <w:rPr>
          <w:rFonts w:cs="Courier New"/>
        </w:rPr>
      </w:pPr>
      <w:r>
        <w:rPr>
          <w:rFonts w:cs="Courier New"/>
        </w:rPr>
        <w:t xml:space="preserve">Si </w:t>
      </w:r>
      <w:r w:rsidR="0014665C">
        <w:rPr>
          <w:rFonts w:cs="Courier New"/>
        </w:rPr>
        <w:t xml:space="preserve">el parámetro Action del mensaje que </w:t>
      </w:r>
      <w:r>
        <w:rPr>
          <w:rFonts w:cs="Courier New"/>
        </w:rPr>
        <w:t>se ha recibido era SubActCambio</w:t>
      </w:r>
      <w:r w:rsidR="0014665C">
        <w:rPr>
          <w:rFonts w:cs="Courier New"/>
        </w:rPr>
        <w:t xml:space="preserve"> lo que hace es enviar un mensaje por VCC dirigido al sub-módulo Repository del resto de nodos con la información sensada. </w:t>
      </w:r>
    </w:p>
    <w:p w:rsidR="00444B72" w:rsidRDefault="00444B72" w:rsidP="00444B72">
      <w:pPr>
        <w:pStyle w:val="Prrafodelista"/>
        <w:numPr>
          <w:ilvl w:val="1"/>
          <w:numId w:val="9"/>
        </w:numPr>
        <w:rPr>
          <w:rFonts w:cs="Courier New"/>
        </w:rPr>
      </w:pPr>
      <w:r>
        <w:rPr>
          <w:rFonts w:cs="Courier New"/>
        </w:rPr>
        <w:t>P</w:t>
      </w:r>
      <w:r w:rsidR="0014665C">
        <w:rPr>
          <w:rFonts w:cs="Courier New"/>
        </w:rPr>
        <w:t xml:space="preserve">or el contrario, </w:t>
      </w:r>
      <w:r>
        <w:rPr>
          <w:rFonts w:cs="Courier New"/>
        </w:rPr>
        <w:t>si el parámetro Action del mensaje que recibe es SubActRespCambio</w:t>
      </w:r>
      <w:r w:rsidR="0008300C">
        <w:rPr>
          <w:rFonts w:cs="Courier New"/>
        </w:rPr>
        <w:t>,</w:t>
      </w:r>
      <w:r>
        <w:rPr>
          <w:rFonts w:cs="Courier New"/>
        </w:rPr>
        <w:t xml:space="preserve"> </w:t>
      </w:r>
      <w:r w:rsidR="0014665C">
        <w:rPr>
          <w:rFonts w:cs="Courier New"/>
        </w:rPr>
        <w:t xml:space="preserve">lo que ha iniciado el algoritmo ha sido un mensaje de otro nodo, que lo que hace es procesar la información que se ha recibido, detectando si el canal que ha recibido del otro nodo estaba entre </w:t>
      </w:r>
      <w:r w:rsidR="0008300C">
        <w:rPr>
          <w:rFonts w:cs="Courier New"/>
        </w:rPr>
        <w:t>los</w:t>
      </w:r>
      <w:r w:rsidR="0014665C">
        <w:rPr>
          <w:rFonts w:cs="Courier New"/>
        </w:rPr>
        <w:t xml:space="preserve"> </w:t>
      </w:r>
      <w:r w:rsidR="0008300C">
        <w:rPr>
          <w:rFonts w:cs="Courier New"/>
        </w:rPr>
        <w:t xml:space="preserve">mejores </w:t>
      </w:r>
      <w:r w:rsidR="0014665C">
        <w:rPr>
          <w:rFonts w:cs="Courier New"/>
        </w:rPr>
        <w:t>y acepta el canal propuesto</w:t>
      </w:r>
      <w:r w:rsidR="0008300C">
        <w:rPr>
          <w:rFonts w:cs="Courier New"/>
        </w:rPr>
        <w:t>. Si no está entre sus mejores,</w:t>
      </w:r>
      <w:r w:rsidR="0014665C">
        <w:rPr>
          <w:rFonts w:cs="Courier New"/>
        </w:rPr>
        <w:t xml:space="preserve"> manda su mejor canal al resto de nodos</w:t>
      </w:r>
      <w:r>
        <w:rPr>
          <w:rFonts w:cs="Courier New"/>
        </w:rPr>
        <w:t>.</w:t>
      </w:r>
    </w:p>
    <w:p w:rsidR="0014665C" w:rsidRPr="00444B72" w:rsidRDefault="0014665C" w:rsidP="00444B72">
      <w:pPr>
        <w:pStyle w:val="Prrafodelista"/>
        <w:rPr>
          <w:rFonts w:cs="Courier New"/>
        </w:rPr>
      </w:pPr>
      <w:r w:rsidRPr="00444B72">
        <w:rPr>
          <w:rFonts w:cs="Courier New"/>
        </w:rPr>
        <w:t>Todo es</w:t>
      </w:r>
      <w:r w:rsidR="006E7092" w:rsidRPr="00444B72">
        <w:rPr>
          <w:rFonts w:cs="Courier New"/>
        </w:rPr>
        <w:t>to queda resumido en la</w:t>
      </w:r>
      <w:r w:rsidR="00F52692" w:rsidRPr="00444B72">
        <w:rPr>
          <w:rFonts w:cs="Courier New"/>
        </w:rPr>
        <w:t>s</w:t>
      </w:r>
      <w:r w:rsidR="006E7092" w:rsidRPr="00444B72">
        <w:rPr>
          <w:rFonts w:cs="Courier New"/>
        </w:rPr>
        <w:t xml:space="preserve"> Figura 4</w:t>
      </w:r>
      <w:r w:rsidRPr="00444B72">
        <w:rPr>
          <w:rFonts w:cs="Courier New"/>
        </w:rPr>
        <w:t>.2</w:t>
      </w:r>
      <w:r w:rsidR="00F52692" w:rsidRPr="00444B72">
        <w:rPr>
          <w:rFonts w:cs="Courier New"/>
        </w:rPr>
        <w:t xml:space="preserve"> y 4.3</w:t>
      </w:r>
      <w:r w:rsidRPr="00444B72">
        <w:rPr>
          <w:rFonts w:cs="Courier New"/>
        </w:rPr>
        <w:t>.</w:t>
      </w:r>
    </w:p>
    <w:p w:rsidR="0014665C" w:rsidRDefault="00F52692" w:rsidP="00F52692">
      <w:pPr>
        <w:pStyle w:val="Prrafodelista"/>
        <w:keepNext/>
        <w:ind w:left="0"/>
      </w:pPr>
      <w:r>
        <w:rPr>
          <w:noProof/>
          <w:lang w:eastAsia="es-ES"/>
        </w:rPr>
        <w:drawing>
          <wp:inline distT="0" distB="0" distL="0" distR="0" wp14:anchorId="481F6D3A" wp14:editId="78AE36A3">
            <wp:extent cx="5400040" cy="2173605"/>
            <wp:effectExtent l="0" t="0" r="0" b="0"/>
            <wp:docPr id="14" name="Imagen 14" descr="C:\Users\Manuel\AppData\Local\Microsoft\Windows\INetCache\Content.Word\acciones_inicio_algoritmo_propio_n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nuel\AppData\Local\Microsoft\Windows\INetCache\Content.Word\acciones_inicio_algoritmo_propio_nodo.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rsidR="0014665C" w:rsidRDefault="0014665C" w:rsidP="0014665C">
      <w:pPr>
        <w:pStyle w:val="Descripcin"/>
        <w:jc w:val="center"/>
      </w:pPr>
      <w:bookmarkStart w:id="65" w:name="_Toc425173231"/>
      <w:r>
        <w:t xml:space="preserve">Figura </w:t>
      </w:r>
      <w:fldSimple w:instr=" STYLEREF 1 \s ">
        <w:r w:rsidR="00C83BA1">
          <w:rPr>
            <w:noProof/>
          </w:rPr>
          <w:t>4</w:t>
        </w:r>
      </w:fldSimple>
      <w:r w:rsidR="00107E47">
        <w:t>.</w:t>
      </w:r>
      <w:fldSimple w:instr=" SEQ Figura \* ARABIC \s 1 ">
        <w:r w:rsidR="00C83BA1">
          <w:rPr>
            <w:noProof/>
          </w:rPr>
          <w:t>2</w:t>
        </w:r>
      </w:fldSimple>
      <w:r>
        <w:t xml:space="preserve"> Diagrama con las acciones que realiza la función Cons y los parámetros Action que se pasan</w:t>
      </w:r>
      <w:r w:rsidR="00F52692">
        <w:t xml:space="preserve"> cuando inicia el algoritmo el propio nodo</w:t>
      </w:r>
      <w:bookmarkEnd w:id="65"/>
    </w:p>
    <w:p w:rsidR="00F52692" w:rsidRDefault="00041BD1" w:rsidP="00C83BA1">
      <w:pPr>
        <w:keepNext/>
        <w:jc w:val="center"/>
      </w:pPr>
      <w:r>
        <w:lastRenderedPageBreak/>
        <w:pict>
          <v:shape id="_x0000_i1031" type="#_x0000_t75" style="width:382.8pt;height:154.55pt">
            <v:imagedata r:id="rId44" o:title="acciones_inicio_algoritmo_otro_nodo"/>
          </v:shape>
        </w:pict>
      </w:r>
    </w:p>
    <w:p w:rsidR="005E1E05" w:rsidRPr="005E1E05" w:rsidRDefault="00F52692" w:rsidP="00F52692">
      <w:pPr>
        <w:pStyle w:val="Descripcin"/>
        <w:jc w:val="center"/>
      </w:pPr>
      <w:bookmarkStart w:id="66" w:name="_Toc425173232"/>
      <w:r>
        <w:t xml:space="preserve">Figura </w:t>
      </w:r>
      <w:fldSimple w:instr=" STYLEREF 1 \s ">
        <w:r w:rsidR="00C83BA1">
          <w:rPr>
            <w:noProof/>
          </w:rPr>
          <w:t>4</w:t>
        </w:r>
      </w:fldSimple>
      <w:r w:rsidR="00107E47">
        <w:t>.</w:t>
      </w:r>
      <w:fldSimple w:instr=" SEQ Figura \* ARABIC \s 1 ">
        <w:r w:rsidR="00C83BA1">
          <w:rPr>
            <w:noProof/>
          </w:rPr>
          <w:t>3</w:t>
        </w:r>
      </w:fldSimple>
      <w:r>
        <w:t xml:space="preserve"> Diagrama con las acciones que realiza la función Cons y los parámetros Action que se pasan cuando inicia el algoritmo otro nodo de la red</w:t>
      </w:r>
      <w:bookmarkEnd w:id="66"/>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 xml:space="preserve">dependiendo </w:t>
      </w:r>
      <w:r w:rsidR="0008300C">
        <w:rPr>
          <w:rFonts w:cs="Courier New"/>
        </w:rPr>
        <w:t>si se decide iniciar el algoritmo o no</w:t>
      </w:r>
      <w:r>
        <w:rPr>
          <w:rFonts w:cs="Courier New"/>
        </w:rPr>
        <w:t>.</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w:t>
      </w:r>
      <w:r w:rsidR="00C83BA1">
        <w:rPr>
          <w:rFonts w:cs="Courier New"/>
        </w:rPr>
        <w:t>4</w:t>
      </w:r>
      <w:r>
        <w:rPr>
          <w:rFonts w:cs="Courier New"/>
        </w:rPr>
        <w:t>.</w:t>
      </w:r>
    </w:p>
    <w:p w:rsidR="0014665C" w:rsidRDefault="00041BD1" w:rsidP="0014665C">
      <w:pPr>
        <w:keepNext/>
        <w:jc w:val="center"/>
      </w:pPr>
      <w:r>
        <w:rPr>
          <w:noProof/>
          <w:lang w:eastAsia="es-ES"/>
        </w:rPr>
        <w:pict>
          <v:shape id="_x0000_i1032" type="#_x0000_t75" style="width:309.8pt;height:165.7pt">
            <v:imagedata r:id="rId45" o:title="pet_cambio_de_canal (1)"/>
          </v:shape>
        </w:pict>
      </w:r>
    </w:p>
    <w:p w:rsidR="0014665C" w:rsidRPr="0084256C" w:rsidRDefault="0014665C" w:rsidP="0014665C">
      <w:pPr>
        <w:pStyle w:val="Descripcin"/>
        <w:jc w:val="center"/>
        <w:rPr>
          <w:rFonts w:cs="Courier New"/>
        </w:rPr>
      </w:pPr>
      <w:bookmarkStart w:id="67" w:name="_Toc425173233"/>
      <w:r>
        <w:t xml:space="preserve">Figura </w:t>
      </w:r>
      <w:fldSimple w:instr=" STYLEREF 1 \s ">
        <w:r w:rsidR="00C83BA1">
          <w:rPr>
            <w:noProof/>
          </w:rPr>
          <w:t>4</w:t>
        </w:r>
      </w:fldSimple>
      <w:r w:rsidR="00107E47">
        <w:t>.</w:t>
      </w:r>
      <w:fldSimple w:instr=" SEQ Figura \* ARABIC \s 1 ">
        <w:r w:rsidR="00C83BA1">
          <w:rPr>
            <w:noProof/>
          </w:rPr>
          <w:t>4</w:t>
        </w:r>
      </w:fldSimple>
      <w:r>
        <w:t xml:space="preserve"> Diagrama de mensajes entre sub-módulos cuando se recibe una petición de cambio de canal</w:t>
      </w:r>
      <w:bookmarkEnd w:id="67"/>
    </w:p>
    <w:p w:rsidR="0014665C" w:rsidRDefault="0014665C" w:rsidP="0014665C">
      <w:pPr>
        <w:pStyle w:val="Prrafodelista"/>
        <w:numPr>
          <w:ilvl w:val="1"/>
          <w:numId w:val="9"/>
        </w:numPr>
        <w:rPr>
          <w:rFonts w:cs="Courier New"/>
        </w:rPr>
      </w:pPr>
      <w:r>
        <w:rPr>
          <w:rFonts w:cs="Courier New"/>
        </w:rPr>
        <w:lastRenderedPageBreak/>
        <w:t xml:space="preserve">Estado “EsperandoDecisionRestoNodos”. En este estado se esperan las respuestas al cambio de canal de todos los nodos que estén conectados. Si se recibe una respuesta negativa se evalúa el porcentaje de mensajes de aplicación que se han intercambiado y si hay uno con el que </w:t>
      </w:r>
      <w:r w:rsidR="0008300C">
        <w:rPr>
          <w:rFonts w:cs="Courier New"/>
        </w:rPr>
        <w:t xml:space="preserve">ha intercambiado un porcentaje alto de mensajes </w:t>
      </w:r>
      <w:r>
        <w:rPr>
          <w:rFonts w:cs="Courier New"/>
        </w:rPr>
        <w:t>se rechaza el cam</w:t>
      </w:r>
      <w:r w:rsidR="00B30D00">
        <w:rPr>
          <w:rFonts w:cs="Courier New"/>
        </w:rPr>
        <w:t xml:space="preserve">bio de canal; si no ha intercambiado </w:t>
      </w:r>
      <w:r w:rsidR="0008300C">
        <w:rPr>
          <w:rFonts w:cs="Courier New"/>
        </w:rPr>
        <w:t xml:space="preserve">un porcentaje alto </w:t>
      </w:r>
      <w:r>
        <w:rPr>
          <w:rFonts w:cs="Courier New"/>
        </w:rPr>
        <w:t>sigue con el proceso de cambio. El parámetro Action del mensaje dirigido al sub-módulo Optimizer tiene que ser ProcCambioCanal.</w:t>
      </w:r>
    </w:p>
    <w:p w:rsidR="0014665C" w:rsidRDefault="0014665C" w:rsidP="008C6A15">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sidR="00C83BA1">
        <w:rPr>
          <w:rFonts w:cs="Courier New"/>
        </w:rPr>
        <w:t>.5</w:t>
      </w:r>
      <w:r w:rsidR="008C6A15">
        <w:rPr>
          <w:rFonts w:cs="Courier New"/>
        </w:rPr>
        <w:t>.</w:t>
      </w:r>
    </w:p>
    <w:p w:rsidR="0014665C" w:rsidRDefault="00041BD1" w:rsidP="0014665C">
      <w:pPr>
        <w:keepNext/>
        <w:jc w:val="center"/>
      </w:pPr>
      <w:r>
        <w:rPr>
          <w:rFonts w:cs="Courier New"/>
          <w:noProof/>
          <w:lang w:eastAsia="es-ES"/>
        </w:rPr>
        <w:pict>
          <v:shape id="_x0000_i1033" type="#_x0000_t75" style="width:377.55pt;height:201.05pt">
            <v:imagedata r:id="rId46" o:title="resp_pet_cambio"/>
          </v:shape>
        </w:pict>
      </w:r>
    </w:p>
    <w:p w:rsidR="0014665C" w:rsidRPr="006A1295" w:rsidRDefault="0014665C" w:rsidP="0014665C">
      <w:pPr>
        <w:pStyle w:val="Descripcin"/>
        <w:jc w:val="center"/>
        <w:rPr>
          <w:rFonts w:cs="Courier New"/>
        </w:rPr>
      </w:pPr>
      <w:bookmarkStart w:id="68" w:name="_Toc425173234"/>
      <w:r>
        <w:t xml:space="preserve">Figura </w:t>
      </w:r>
      <w:fldSimple w:instr=" STYLEREF 1 \s ">
        <w:r w:rsidR="00C83BA1">
          <w:rPr>
            <w:noProof/>
          </w:rPr>
          <w:t>4</w:t>
        </w:r>
      </w:fldSimple>
      <w:r w:rsidR="00107E47">
        <w:t>.</w:t>
      </w:r>
      <w:fldSimple w:instr=" SEQ Figura \* ARABIC \s 1 ">
        <w:r w:rsidR="00C83BA1">
          <w:rPr>
            <w:noProof/>
          </w:rPr>
          <w:t>5</w:t>
        </w:r>
      </w:fldSimple>
      <w:r>
        <w:t xml:space="preserve"> </w:t>
      </w:r>
      <w:r w:rsidRPr="00321504">
        <w:t xml:space="preserve">Diagrama de mensajes entre sub-módulos cuando se recibe una </w:t>
      </w:r>
      <w:r>
        <w:t>respuesta a una petición</w:t>
      </w:r>
      <w:r w:rsidRPr="00321504">
        <w:t xml:space="preserve"> de cambio de canal</w:t>
      </w:r>
      <w:bookmarkEnd w:id="68"/>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w:t>
      </w:r>
      <w:r w:rsidR="006B2F74">
        <w:rPr>
          <w:rFonts w:cs="Courier New"/>
        </w:rPr>
        <w:t xml:space="preserve">Todos los </w:t>
      </w:r>
      <w:r w:rsidRPr="006A1295">
        <w:rPr>
          <w:rFonts w:cs="Courier New"/>
        </w:rPr>
        <w:t>nodo</w:t>
      </w:r>
      <w:r w:rsidR="006B2F74">
        <w:rPr>
          <w:rFonts w:cs="Courier New"/>
        </w:rPr>
        <w:t>s de la red</w:t>
      </w:r>
      <w:r w:rsidRPr="006A1295">
        <w:rPr>
          <w:rFonts w:cs="Courier New"/>
        </w:rPr>
        <w:t xml:space="preserve"> recibe</w:t>
      </w:r>
      <w:r w:rsidR="006B2F74">
        <w:rPr>
          <w:rFonts w:cs="Courier New"/>
        </w:rPr>
        <w:t>n</w:t>
      </w:r>
      <w:r w:rsidRPr="006A1295">
        <w:rPr>
          <w:rFonts w:cs="Courier New"/>
        </w:rPr>
        <w:t xml:space="preserve"> la información del espectro del </w:t>
      </w:r>
      <w:r w:rsidR="006B2F74">
        <w:rPr>
          <w:rFonts w:cs="Courier New"/>
        </w:rPr>
        <w:t>nodo que inició la estrategia</w:t>
      </w:r>
      <w:r w:rsidRPr="006A1295">
        <w:rPr>
          <w:rFonts w:cs="Courier New"/>
        </w:rPr>
        <w:t xml:space="preserve"> y comprueba</w:t>
      </w:r>
      <w:r w:rsidR="006B2F74">
        <w:rPr>
          <w:rFonts w:cs="Courier New"/>
        </w:rPr>
        <w:t>n</w:t>
      </w:r>
      <w:r w:rsidRPr="006A1295">
        <w:rPr>
          <w:rFonts w:cs="Courier New"/>
        </w:rPr>
        <w:t xml:space="preserve"> si el canal elegido</w:t>
      </w:r>
      <w:r w:rsidR="006B2F74">
        <w:rPr>
          <w:rFonts w:cs="Courier New"/>
        </w:rPr>
        <w:t xml:space="preserve"> por </w:t>
      </w:r>
      <w:r w:rsidRPr="006A1295">
        <w:rPr>
          <w:rFonts w:cs="Courier New"/>
        </w:rPr>
        <w:t xml:space="preserve">está entre sus mejores. Si </w:t>
      </w:r>
      <w:r w:rsidR="006B2F74">
        <w:rPr>
          <w:rFonts w:cs="Courier New"/>
        </w:rPr>
        <w:t xml:space="preserve">lo está </w:t>
      </w:r>
      <w:r w:rsidRPr="006A1295">
        <w:rPr>
          <w:rFonts w:cs="Courier New"/>
        </w:rPr>
        <w:t>manda un mensaje al resto de nodos confirmando que se va a cambiar</w:t>
      </w:r>
      <w:r w:rsidR="006B2F74">
        <w:rPr>
          <w:rFonts w:cs="Courier New"/>
        </w:rPr>
        <w:t xml:space="preserve"> a ese canal</w:t>
      </w:r>
      <w:r w:rsidRPr="006A1295">
        <w:rPr>
          <w:rFonts w:cs="Courier New"/>
        </w:rPr>
        <w:t xml:space="preserve"> y se cambia de canal. </w:t>
      </w:r>
      <w:r w:rsidR="006B2F74">
        <w:rPr>
          <w:rFonts w:cs="Courier New"/>
        </w:rPr>
        <w:t xml:space="preserve">Si no está entre sus mejores rechaza el cambio a ese canal y se cambia al que decidió inicialmente. </w:t>
      </w:r>
      <w:r w:rsidRPr="006A1295">
        <w:rPr>
          <w:rFonts w:cs="Courier New"/>
        </w:rPr>
        <w:t>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w:t>
      </w:r>
      <w:r w:rsidR="00C83BA1">
        <w:rPr>
          <w:rFonts w:cs="Courier New"/>
        </w:rPr>
        <w:t>6</w:t>
      </w:r>
      <w:r>
        <w:rPr>
          <w:rFonts w:cs="Courier New"/>
        </w:rPr>
        <w:t>.</w:t>
      </w:r>
    </w:p>
    <w:p w:rsidR="0014665C" w:rsidRDefault="00041BD1" w:rsidP="0014665C">
      <w:pPr>
        <w:keepNext/>
        <w:jc w:val="center"/>
      </w:pPr>
      <w:r>
        <w:rPr>
          <w:rFonts w:cs="Courier New"/>
          <w:noProof/>
          <w:lang w:eastAsia="es-ES"/>
        </w:rPr>
        <w:lastRenderedPageBreak/>
        <w:pict>
          <v:shape id="_x0000_i1034" type="#_x0000_t75" style="width:360.7pt;height:162.9pt">
            <v:imagedata r:id="rId47" o:title="cambio_a_canal_diferente"/>
          </v:shape>
        </w:pict>
      </w:r>
    </w:p>
    <w:p w:rsidR="0014665C" w:rsidRDefault="0014665C" w:rsidP="0014665C">
      <w:pPr>
        <w:pStyle w:val="Descripcin"/>
        <w:jc w:val="center"/>
        <w:rPr>
          <w:noProof/>
        </w:rPr>
      </w:pPr>
      <w:bookmarkStart w:id="69" w:name="_Toc425173235"/>
      <w:r>
        <w:t xml:space="preserve">Figura </w:t>
      </w:r>
      <w:fldSimple w:instr=" STYLEREF 1 \s ">
        <w:r w:rsidR="00C83BA1">
          <w:rPr>
            <w:noProof/>
          </w:rPr>
          <w:t>4</w:t>
        </w:r>
      </w:fldSimple>
      <w:r w:rsidR="00107E47">
        <w:t>.</w:t>
      </w:r>
      <w:fldSimple w:instr=" SEQ Figura \* ARABIC \s 1 ">
        <w:r w:rsidR="00C83BA1">
          <w:rPr>
            <w:noProof/>
          </w:rPr>
          <w:t>6</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9"/>
    </w:p>
    <w:p w:rsidR="00D31393" w:rsidRDefault="0014665C" w:rsidP="0014665C">
      <w:pPr>
        <w:pStyle w:val="Ttulo3"/>
      </w:pPr>
      <w:bookmarkStart w:id="70" w:name="_Toc423519239"/>
      <w:bookmarkStart w:id="71" w:name="_Toc425173203"/>
      <w:r>
        <w:t>Repository</w:t>
      </w:r>
      <w:bookmarkEnd w:id="70"/>
      <w:bookmarkEnd w:id="71"/>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8C6A15" w:rsidRPr="008C6A15" w:rsidRDefault="008C6A15" w:rsidP="008C6A15">
      <w:pPr>
        <w:pStyle w:val="Prrafodelista"/>
        <w:rPr>
          <w:rFonts w:cs="Courier New"/>
          <w:i/>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B30D00" w:rsidRDefault="006A5C49" w:rsidP="00343938">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w:t>
      </w:r>
      <w:r w:rsidR="00343938">
        <w:rPr>
          <w:rFonts w:cs="Courier New"/>
        </w:rPr>
        <w:t>el mensaje con el valor EnvRTx.</w:t>
      </w:r>
    </w:p>
    <w:p w:rsidR="00343938" w:rsidRPr="00343938" w:rsidRDefault="00343938" w:rsidP="00343938">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 xml:space="preserve">con </w:t>
      </w:r>
      <w:r w:rsidR="006B2F74">
        <w:rPr>
          <w:rFonts w:cs="Courier New"/>
        </w:rPr>
        <w:t>un</w:t>
      </w:r>
      <w:r w:rsidR="00A661D6">
        <w:rPr>
          <w:rFonts w:cs="Courier New"/>
        </w:rPr>
        <w:t xml:space="preserve"> Param1</w:t>
      </w:r>
      <w:r w:rsidR="006B2F74">
        <w:rPr>
          <w:rFonts w:cs="Courier New"/>
        </w:rPr>
        <w:t xml:space="preserve"> que depende del estado en el que se encuentre el nodo</w:t>
      </w:r>
      <w:r w:rsidR="00A661D6">
        <w:rPr>
          <w:rFonts w:cs="Courier New"/>
        </w:rPr>
        <w:t xml:space="preserve"> para que el sub-módulo Optimizer procese la información del mensaje.</w:t>
      </w:r>
    </w:p>
    <w:p w:rsidR="009F7EA0" w:rsidRPr="004361B2" w:rsidRDefault="00760492" w:rsidP="004361B2">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w:t>
      </w:r>
      <w:r w:rsidR="002320B8">
        <w:rPr>
          <w:rFonts w:cs="Courier New"/>
        </w:rPr>
        <w:t>s</w:t>
      </w:r>
      <w:r w:rsidR="006E7092">
        <w:rPr>
          <w:rFonts w:cs="Courier New"/>
        </w:rPr>
        <w:t xml:space="preserve"> Figura</w:t>
      </w:r>
      <w:r w:rsidR="002320B8">
        <w:rPr>
          <w:rFonts w:cs="Courier New"/>
        </w:rPr>
        <w:t>s</w:t>
      </w:r>
      <w:r w:rsidR="006E7092">
        <w:rPr>
          <w:rFonts w:cs="Courier New"/>
        </w:rPr>
        <w:t xml:space="preserve"> </w:t>
      </w:r>
      <w:r w:rsidR="002320B8">
        <w:rPr>
          <w:rFonts w:cs="Courier New"/>
        </w:rPr>
        <w:t xml:space="preserve">4.7, </w:t>
      </w:r>
      <w:r w:rsidR="006E7092">
        <w:rPr>
          <w:rFonts w:cs="Courier New"/>
        </w:rPr>
        <w:t>4</w:t>
      </w:r>
      <w:r w:rsidR="002320B8">
        <w:rPr>
          <w:rFonts w:cs="Courier New"/>
        </w:rPr>
        <w:t>.8 y 4.9</w:t>
      </w:r>
      <w:r w:rsidR="004361B2">
        <w:rPr>
          <w:rFonts w:cs="Courier New"/>
        </w:rPr>
        <w:t>.</w:t>
      </w:r>
    </w:p>
    <w:p w:rsidR="008667B2" w:rsidRDefault="00041BD1" w:rsidP="008667B2">
      <w:pPr>
        <w:keepNext/>
        <w:jc w:val="center"/>
      </w:pPr>
      <w:r>
        <w:lastRenderedPageBreak/>
        <w:pict>
          <v:shape id="_x0000_i1035" type="#_x0000_t75" style="width:311.85pt;height:129.25pt">
            <v:imagedata r:id="rId48" o:title="recibe_informacion_de_sensado_estado_clear"/>
          </v:shape>
        </w:pict>
      </w:r>
    </w:p>
    <w:p w:rsidR="004A0D17" w:rsidRDefault="008667B2" w:rsidP="008667B2">
      <w:pPr>
        <w:pStyle w:val="Descripcin"/>
        <w:jc w:val="center"/>
      </w:pPr>
      <w:bookmarkStart w:id="72" w:name="_Toc425173236"/>
      <w:r>
        <w:t xml:space="preserve">Figura </w:t>
      </w:r>
      <w:fldSimple w:instr=" STYLEREF 1 \s ">
        <w:r w:rsidR="00C83BA1">
          <w:rPr>
            <w:noProof/>
          </w:rPr>
          <w:t>4</w:t>
        </w:r>
      </w:fldSimple>
      <w:r w:rsidR="00107E47">
        <w:t>.</w:t>
      </w:r>
      <w:fldSimple w:instr=" SEQ Figura \* ARABIC \s 1 ">
        <w:r w:rsidR="00C83BA1">
          <w:rPr>
            <w:noProof/>
          </w:rPr>
          <w:t>7</w:t>
        </w:r>
      </w:fldSimple>
      <w:r>
        <w:t xml:space="preserve"> Diagrama de peticiones a Optimizer cuando se recibe información de sensado de otro nodo</w:t>
      </w:r>
      <w:r w:rsidR="002320B8">
        <w:t xml:space="preserve"> y éste se encuentra en estado Clear</w:t>
      </w:r>
      <w:bookmarkEnd w:id="72"/>
    </w:p>
    <w:p w:rsidR="002320B8" w:rsidRDefault="00041BD1" w:rsidP="002320B8">
      <w:pPr>
        <w:keepNext/>
        <w:jc w:val="center"/>
      </w:pPr>
      <w:r>
        <w:pict>
          <v:shape id="_x0000_i1036" type="#_x0000_t75" style="width:311.85pt;height:129.85pt">
            <v:imagedata r:id="rId49" o:title="recibe_informacion_de_sensado_estado_espdecresto"/>
          </v:shape>
        </w:pict>
      </w:r>
    </w:p>
    <w:p w:rsidR="002320B8" w:rsidRDefault="002320B8" w:rsidP="002320B8">
      <w:pPr>
        <w:pStyle w:val="Descripcin"/>
        <w:jc w:val="center"/>
      </w:pPr>
      <w:bookmarkStart w:id="73" w:name="_Toc425173237"/>
      <w:r>
        <w:t xml:space="preserve">Figura </w:t>
      </w:r>
      <w:fldSimple w:instr=" STYLEREF 1 \s ">
        <w:r w:rsidR="00C83BA1">
          <w:rPr>
            <w:noProof/>
          </w:rPr>
          <w:t>4</w:t>
        </w:r>
      </w:fldSimple>
      <w:r w:rsidR="00107E47">
        <w:t>.</w:t>
      </w:r>
      <w:fldSimple w:instr=" SEQ Figura \* ARABIC \s 1 ">
        <w:r w:rsidR="00C83BA1">
          <w:rPr>
            <w:noProof/>
          </w:rPr>
          <w:t>8</w:t>
        </w:r>
      </w:fldSimple>
      <w:r w:rsidRPr="002320B8">
        <w:t xml:space="preserve"> </w:t>
      </w:r>
      <w:r>
        <w:t>Diagrama de peticiones a Optimizer cuando se recibe información de sensado de otro nodo y éste se encuentra en estado esperando decisión resto de nodos.</w:t>
      </w:r>
      <w:bookmarkEnd w:id="73"/>
    </w:p>
    <w:p w:rsidR="002320B8" w:rsidRDefault="003157E6" w:rsidP="002320B8">
      <w:pPr>
        <w:keepNext/>
        <w:jc w:val="center"/>
      </w:pPr>
      <w:r>
        <w:pict>
          <v:shape id="_x0000_i1037" type="#_x0000_t75" style="width:312pt;height:129.75pt">
            <v:imagedata r:id="rId50" o:title="recibe_informacion_de_sensado_estado_espdecfin"/>
          </v:shape>
        </w:pict>
      </w:r>
    </w:p>
    <w:p w:rsidR="001E3486" w:rsidRPr="001E3486" w:rsidRDefault="002320B8" w:rsidP="006B2F74">
      <w:pPr>
        <w:pStyle w:val="Descripcin"/>
        <w:jc w:val="center"/>
      </w:pPr>
      <w:bookmarkStart w:id="74" w:name="_Toc425173238"/>
      <w:r>
        <w:t xml:space="preserve">Figura </w:t>
      </w:r>
      <w:fldSimple w:instr=" STYLEREF 1 \s ">
        <w:r w:rsidR="00C83BA1">
          <w:rPr>
            <w:noProof/>
          </w:rPr>
          <w:t>4</w:t>
        </w:r>
      </w:fldSimple>
      <w:r w:rsidR="00107E47">
        <w:t>.</w:t>
      </w:r>
      <w:fldSimple w:instr=" SEQ Figura \* ARABIC \s 1 ">
        <w:r w:rsidR="00C83BA1">
          <w:rPr>
            <w:noProof/>
          </w:rPr>
          <w:t>9</w:t>
        </w:r>
      </w:fldSimple>
      <w:r w:rsidRPr="002320B8">
        <w:t xml:space="preserve"> </w:t>
      </w:r>
      <w:r>
        <w:t>Diagrama de peticiones a Optimizer cuando se recibe información de sensado de otro nodo y éste se encuentra en estado esperando decisión final</w:t>
      </w:r>
      <w:bookmarkEnd w:id="74"/>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B30D00" w:rsidRPr="00B30D00" w:rsidRDefault="00A661D6" w:rsidP="00B30D00">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w:t>
      </w:r>
      <w:r w:rsidR="006B2F74">
        <w:rPr>
          <w:rFonts w:cs="Courier New"/>
        </w:rPr>
        <w:t>o DataType con el valor AddMsg.</w:t>
      </w:r>
    </w:p>
    <w:p w:rsidR="00B30D00" w:rsidRDefault="00B30D00" w:rsidP="00A661D6">
      <w:pPr>
        <w:pStyle w:val="Prrafodelista"/>
        <w:rPr>
          <w:rFonts w:cs="Courier New"/>
        </w:rPr>
      </w:pPr>
    </w:p>
    <w:p w:rsidR="00C83BA1" w:rsidRDefault="00C83BA1" w:rsidP="00A661D6">
      <w:pPr>
        <w:pStyle w:val="Prrafodelista"/>
        <w:rPr>
          <w:rFonts w:cs="Courier New"/>
        </w:rPr>
      </w:pPr>
    </w:p>
    <w:p w:rsidR="00C83BA1" w:rsidRPr="00A661D6" w:rsidRDefault="00C83BA1"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lastRenderedPageBreak/>
        <w:t>void CRM_Repo_Str_RSSI(radioInterface ri)</w:t>
      </w:r>
    </w:p>
    <w:p w:rsidR="00AC0F22" w:rsidRDefault="004A0D17" w:rsidP="004A0D17">
      <w:pPr>
        <w:pStyle w:val="Prrafodelista"/>
        <w:rPr>
          <w:rFonts w:cs="Courier New"/>
        </w:rPr>
      </w:pPr>
      <w:r w:rsidRPr="004A0D17">
        <w:rPr>
          <w:rFonts w:cs="Courier New"/>
        </w:rPr>
        <w:t xml:space="preserve">Esta función se encarga de guardar el valor de </w:t>
      </w:r>
      <w:r w:rsidR="006B2F74">
        <w:rPr>
          <w:rFonts w:cs="Courier New"/>
        </w:rPr>
        <w:t>RSSI obtenido</w:t>
      </w:r>
      <w:r>
        <w:rPr>
          <w:rFonts w:cs="Courier New"/>
        </w:rPr>
        <w:t xml:space="preserve"> del sensado del espectro realizado anteriormente por el sub-módulo Discovery. Posteriormente se utiliza esta información para decidir si el canal al que quiere cambiar otro nodo de la red es adecuado para el nodo que hace el sensado.</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5" w:name="_Toc423519240"/>
      <w:bookmarkStart w:id="76" w:name="_Toc425173204"/>
      <w:r>
        <w:rPr>
          <w:lang w:val="en-US"/>
        </w:rPr>
        <w:t>VCC</w:t>
      </w:r>
      <w:bookmarkEnd w:id="75"/>
      <w:bookmarkEnd w:id="76"/>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FC78CB" w:rsidRDefault="00FC78CB" w:rsidP="00BD01F5">
      <w:r>
        <w:t xml:space="preserve">Además, 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en la HAL añadiendo un parámetro de entrada con el mismo nombre. Con esto, pasando el parámetro BROADCAST_ADDRMODE a los mensajes dirigidos a VCC se consigue la nueva funcionalidad</w:t>
      </w:r>
    </w:p>
    <w:p w:rsidR="00BD01F5" w:rsidRDefault="001C221C" w:rsidP="00BD01F5">
      <w:pPr>
        <w:pStyle w:val="Ttulo3"/>
      </w:pPr>
      <w:bookmarkStart w:id="77" w:name="_Toc423519241"/>
      <w:bookmarkStart w:id="78" w:name="_Toc425173205"/>
      <w:r>
        <w:t>Execution</w:t>
      </w:r>
      <w:bookmarkEnd w:id="77"/>
      <w:bookmarkEnd w:id="78"/>
    </w:p>
    <w:p w:rsidR="001C221C" w:rsidRDefault="001C221C" w:rsidP="001C221C">
      <w:r>
        <w:t>La funcionalidad de este sub-módulo no ha sido modificada. Las peticiones que se le hacen desde Optimizer son para cambiar el canal en el que se está transmitiendo.</w:t>
      </w:r>
      <w:r w:rsidR="004361B2">
        <w:t xml:space="preserve"> La función que se utiliza es:</w:t>
      </w:r>
    </w:p>
    <w:p w:rsidR="004361B2" w:rsidRPr="00041BD1" w:rsidRDefault="004361B2" w:rsidP="001C221C">
      <w:pPr>
        <w:rPr>
          <w:rFonts w:ascii="Courier New" w:hAnsi="Courier New" w:cs="Courier New"/>
          <w:lang w:val="en-US"/>
        </w:rPr>
      </w:pPr>
      <w:r w:rsidRPr="00041BD1">
        <w:rPr>
          <w:rFonts w:ascii="Courier New" w:hAnsi="Courier New" w:cs="Courier New"/>
          <w:lang w:val="en-US"/>
        </w:rPr>
        <w:t>BOOL CRM_Exec_ChanHoping(EXEC_MSSG_RCVD *Peticion)</w:t>
      </w:r>
    </w:p>
    <w:p w:rsidR="004361B2" w:rsidRDefault="004361B2" w:rsidP="004361B2">
      <w:r>
        <w:t>El cometido de esta función es cambiar al canal que se le pasa en el parámetro Param1 del mensaje con destino Execution.</w:t>
      </w:r>
    </w:p>
    <w:p w:rsidR="004361B2" w:rsidRPr="004361B2" w:rsidRDefault="004361B2" w:rsidP="004361B2">
      <w:r>
        <w:t>Para que se real</w:t>
      </w:r>
      <w:r w:rsidR="00D92E81">
        <w:t>ice el cambio e</w:t>
      </w:r>
      <w:r>
        <w:t>l parámetro Action del mensaje recibido deberá ser ActChnHop.</w:t>
      </w:r>
    </w:p>
    <w:p w:rsidR="001C221C" w:rsidRDefault="001C221C" w:rsidP="001C221C">
      <w:pPr>
        <w:pStyle w:val="Ttulo3"/>
      </w:pPr>
      <w:bookmarkStart w:id="79" w:name="_Toc423519242"/>
      <w:bookmarkStart w:id="80" w:name="_Toc425173206"/>
      <w:r>
        <w:t>Discovery</w:t>
      </w:r>
      <w:bookmarkEnd w:id="79"/>
      <w:bookmarkEnd w:id="80"/>
    </w:p>
    <w:p w:rsidR="002665A5" w:rsidRPr="00D93FF2" w:rsidRDefault="001C221C" w:rsidP="00F85B52">
      <w:pPr>
        <w:rPr>
          <w:rFonts w:ascii="Courier New" w:hAnsi="Courier New" w:cs="Courier New"/>
        </w:rPr>
      </w:pPr>
      <w:r>
        <w:t xml:space="preserve">La funcionalidad de este sub-módulo tampoco ha sido modificada. </w:t>
      </w:r>
    </w:p>
    <w:p w:rsidR="00914657" w:rsidRDefault="001C221C" w:rsidP="00D92E81">
      <w:r>
        <w:t>Los mensajes que le envía Optimizer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041BD1" w:rsidRDefault="00C36EC5" w:rsidP="00D92E81">
      <w:pPr>
        <w:rPr>
          <w:rFonts w:ascii="Courier New" w:hAnsi="Courier New" w:cs="Courier New"/>
          <w:lang w:val="en-US"/>
        </w:rPr>
      </w:pPr>
      <w:r w:rsidRPr="00041BD1">
        <w:rPr>
          <w:rFonts w:ascii="Courier New" w:hAnsi="Courier New" w:cs="Courier New"/>
          <w:lang w:val="en-US"/>
        </w:rPr>
        <w:t>BYTE CRM_Disc_SignalDetection(DISC_MSSG_RCVD *Peticion)</w:t>
      </w:r>
    </w:p>
    <w:p w:rsidR="00C36EC5" w:rsidRPr="00C36EC5" w:rsidRDefault="00C36EC5" w:rsidP="00D92E81">
      <w:pPr>
        <w:sectPr w:rsidR="00C36EC5" w:rsidRPr="00C36EC5" w:rsidSect="00977AEE">
          <w:headerReference w:type="even" r:id="rId51"/>
          <w:type w:val="oddPage"/>
          <w:pgSz w:w="11906" w:h="16838"/>
          <w:pgMar w:top="1417" w:right="1701" w:bottom="1417" w:left="1701" w:header="708" w:footer="708" w:gutter="0"/>
          <w:cols w:space="708"/>
          <w:titlePg/>
          <w:docGrid w:linePitch="360"/>
        </w:sectPr>
      </w:pPr>
      <w:r w:rsidRPr="00C36EC5">
        <w:t>El cometido de esta función es la de escanear los canal</w:t>
      </w:r>
      <w:r>
        <w:t>e</w:t>
      </w:r>
      <w:r w:rsidRPr="00C36EC5">
        <w:t xml:space="preserve">s </w:t>
      </w:r>
      <w:r>
        <w:t>de la interfaz radio que se le pase en el parámetro Transceiver de la petición</w:t>
      </w:r>
      <w:r w:rsidR="002665A5">
        <w:t xml:space="preserve"> y devolver el canal óptimo y el valor del RSSI de ruido térmico de ese canal. El canal lo devuelve como salida de la función y el valor del RSSI a través </w:t>
      </w:r>
      <w:r w:rsidR="002665A5">
        <w:lastRenderedPageBreak/>
        <w:t>del parámetro Param4 de la petición. Por último, puntualizar que el valor necesario del parámetro Action para que se realice esta acción es ActSignDetect.</w:t>
      </w:r>
    </w:p>
    <w:p w:rsidR="00AC0F22" w:rsidRDefault="00AC0F22"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p>
    <w:p w:rsidR="0000796C" w:rsidRDefault="0000796C" w:rsidP="0000796C">
      <w:pPr>
        <w:pStyle w:val="Ttulo1"/>
        <w:numPr>
          <w:ilvl w:val="0"/>
          <w:numId w:val="6"/>
        </w:numPr>
      </w:pPr>
      <w:bookmarkStart w:id="81" w:name="_Toc423519244"/>
      <w:bookmarkStart w:id="82" w:name="_Toc423614488"/>
      <w:bookmarkStart w:id="83" w:name="_Toc425173207"/>
      <w:r>
        <w:lastRenderedPageBreak/>
        <w:t>Aplicación de prueba de los algoritmos</w:t>
      </w:r>
      <w:bookmarkEnd w:id="81"/>
      <w:bookmarkEnd w:id="82"/>
      <w:r w:rsidR="005821D6">
        <w:t xml:space="preserve"> y resultados</w:t>
      </w:r>
      <w:bookmarkEnd w:id="83"/>
    </w:p>
    <w:p w:rsidR="0000796C" w:rsidRPr="00B62185" w:rsidRDefault="0000796C" w:rsidP="0000796C">
      <w:r>
        <w:t xml:space="preserve">En este capítulo se expone el proceso seguido para el diseño e implementación de la aplicación utilizada para comprobar el correcto funcionamiento de los dos algoritmos. </w:t>
      </w:r>
      <w:r w:rsidR="003173C9">
        <w:t xml:space="preserve">El objetivo principal es la simulación del </w:t>
      </w:r>
      <w:r>
        <w:t>comportamiento de una aplicación de paso de mensajes entre diferentes nodos de la red.</w:t>
      </w:r>
    </w:p>
    <w:p w:rsidR="0000796C" w:rsidRDefault="0000796C" w:rsidP="0000796C">
      <w:pPr>
        <w:pStyle w:val="Ttulo2"/>
        <w:numPr>
          <w:ilvl w:val="1"/>
          <w:numId w:val="6"/>
        </w:numPr>
      </w:pPr>
      <w:bookmarkStart w:id="84" w:name="_Toc423519245"/>
      <w:bookmarkStart w:id="85" w:name="_Toc423614489"/>
      <w:bookmarkStart w:id="86" w:name="_Toc425173208"/>
      <w:r>
        <w:t>Diseño</w:t>
      </w:r>
      <w:bookmarkEnd w:id="84"/>
      <w:bookmarkEnd w:id="85"/>
      <w:bookmarkEnd w:id="86"/>
    </w:p>
    <w:p w:rsidR="0000796C" w:rsidRDefault="0000796C" w:rsidP="0000796C">
      <w:r>
        <w:t>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w:t>
      </w:r>
      <w:r w:rsidR="00F6369D">
        <w:t xml:space="preserve"> que es 0 dBm</w:t>
      </w:r>
      <w:r>
        <w:t xml:space="preserve">. </w:t>
      </w:r>
    </w:p>
    <w:p w:rsidR="0000796C" w:rsidRDefault="00041BD1" w:rsidP="0000796C">
      <w:pPr>
        <w:keepNext/>
        <w:jc w:val="center"/>
      </w:pPr>
      <w:r>
        <w:rPr>
          <w:noProof/>
          <w:lang w:eastAsia="es-ES"/>
        </w:rPr>
        <w:pict>
          <v:shape id="_x0000_i1038" type="#_x0000_t75" style="width:424.55pt;height:292.55pt">
            <v:imagedata r:id="rId52" o:title="B-105"/>
          </v:shape>
        </w:pict>
      </w:r>
    </w:p>
    <w:p w:rsidR="0000796C" w:rsidRDefault="0000796C" w:rsidP="0000796C">
      <w:pPr>
        <w:pStyle w:val="Descripcin"/>
        <w:jc w:val="center"/>
      </w:pPr>
      <w:bookmarkStart w:id="87" w:name="_Toc425173239"/>
      <w:r>
        <w:t xml:space="preserve">Figura </w:t>
      </w:r>
      <w:fldSimple w:instr=" STYLEREF 1 \s ">
        <w:r w:rsidR="00C83BA1">
          <w:rPr>
            <w:noProof/>
          </w:rPr>
          <w:t>5</w:t>
        </w:r>
      </w:fldSimple>
      <w:r w:rsidR="00107E47">
        <w:t>.</w:t>
      </w:r>
      <w:fldSimple w:instr=" SEQ Figura \* ARABIC \s 1 ">
        <w:r w:rsidR="00C83BA1">
          <w:rPr>
            <w:noProof/>
          </w:rPr>
          <w:t>1</w:t>
        </w:r>
      </w:fldSimple>
      <w:r>
        <w:t xml:space="preserve"> Propuesta de escenario de </w:t>
      </w:r>
      <w:r>
        <w:rPr>
          <w:noProof/>
        </w:rPr>
        <w:t>CWSN en el B-105 lab</w:t>
      </w:r>
      <w:bookmarkEnd w:id="87"/>
    </w:p>
    <w:p w:rsidR="0000796C" w:rsidRDefault="005821D6" w:rsidP="0000796C">
      <w:r>
        <w:t xml:space="preserve">Para </w:t>
      </w:r>
      <w:r w:rsidR="0000796C">
        <w:t xml:space="preserve">nuestra aplicación se va a hacer </w:t>
      </w:r>
      <w:r w:rsidR="00F6369D">
        <w:t>variar</w:t>
      </w:r>
      <w:r w:rsidR="0000796C">
        <w:t xml:space="preserve"> aleatoriamente</w:t>
      </w:r>
      <w:r w:rsidR="003173C9">
        <w:t xml:space="preserve"> la transmisión de los paquetes de aplicación</w:t>
      </w:r>
      <w:r w:rsidR="0000796C">
        <w:t xml:space="preserve"> con un retardo de hasta cien milisegundos para comprobar </w:t>
      </w:r>
      <w:r w:rsidR="003173C9">
        <w:t>la creación de los clusters del</w:t>
      </w:r>
      <w:r w:rsidR="0000796C">
        <w:t xml:space="preserve"> algoritmo de seguridad. Se usarán dos nodos ya que son suficientes para </w:t>
      </w:r>
      <w:r w:rsidR="003173C9">
        <w:t>validar</w:t>
      </w:r>
      <w:r w:rsidR="0000796C">
        <w:t xml:space="preserve">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w:t>
      </w:r>
      <w:r w:rsidR="003173C9">
        <w:t>ensajes de aplicación. Para hacerlo se cambia la potencia de transmisión de la interfaz por la que se transmite y se quita la antena de uno de los nodos.</w:t>
      </w:r>
    </w:p>
    <w:p w:rsidR="0000796C" w:rsidRDefault="0000796C" w:rsidP="0000796C">
      <w:r>
        <w:lastRenderedPageBreak/>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r w:rsidR="00161E0A">
        <w:t xml:space="preserve"> La decisión de parar la transmisión de mensajes no va a afectar demasiado a la aplicación ya que la ejecución de la estrategia es de unos pocos segundos.</w:t>
      </w:r>
    </w:p>
    <w:p w:rsidR="0000796C" w:rsidRPr="00A6762C" w:rsidRDefault="003173C9" w:rsidP="0000796C">
      <w:r>
        <w:t>Tras describir el funcionamiento que va a tener la aplicación demostradora se pasa a describir su</w:t>
      </w:r>
      <w:r w:rsidR="0000796C">
        <w:t xml:space="preserve"> implementación.</w:t>
      </w:r>
    </w:p>
    <w:p w:rsidR="0000796C" w:rsidRDefault="0000796C" w:rsidP="0000796C">
      <w:pPr>
        <w:pStyle w:val="Ttulo2"/>
        <w:numPr>
          <w:ilvl w:val="1"/>
          <w:numId w:val="6"/>
        </w:numPr>
      </w:pPr>
      <w:bookmarkStart w:id="88" w:name="_Toc423519246"/>
      <w:bookmarkStart w:id="89" w:name="_Toc423614490"/>
      <w:bookmarkStart w:id="90" w:name="_Toc425173209"/>
      <w:r>
        <w:t>Implementación</w:t>
      </w:r>
      <w:bookmarkEnd w:id="88"/>
      <w:bookmarkEnd w:id="89"/>
      <w:bookmarkEnd w:id="90"/>
    </w:p>
    <w:p w:rsidR="0000796C" w:rsidRDefault="0000796C" w:rsidP="0000796C">
      <w:r>
        <w:t xml:space="preserve">La implementación de la aplicación tiene </w:t>
      </w:r>
      <w:r w:rsidR="003173C9">
        <w:t>tres</w:t>
      </w:r>
      <w:r>
        <w:t xml:space="preserve"> funciones que realizan las tareas</w:t>
      </w:r>
      <w:r w:rsidR="003173C9">
        <w:t xml:space="preserve"> de envío y recepción de los mensajes recibidos tanto de aplicación como de control</w:t>
      </w:r>
      <w:r>
        <w:t xml:space="preserve">. A continuación se detallan las funciones </w:t>
      </w:r>
      <w:r w:rsidR="00161E0A">
        <w:t>de la aplicación demostradora</w:t>
      </w:r>
      <w:r>
        <w:t>:</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 xml:space="preserve">Esta función envía los mensajes de la aplicación. Para </w:t>
      </w:r>
      <w:r w:rsidR="00161E0A">
        <w:rPr>
          <w:rFonts w:cs="Courier New"/>
        </w:rPr>
        <w:t>parar la transmisión de mensajes</w:t>
      </w:r>
      <w:r>
        <w:rPr>
          <w:rFonts w:cs="Courier New"/>
        </w:rPr>
        <w:t xml:space="preserve"> cuando se esté ejecutando el algoritmo de reducción de consumo se comprueba un </w:t>
      </w:r>
      <w:r w:rsidRPr="003173C9">
        <w:rPr>
          <w:rFonts w:cs="Courier New"/>
          <w:i/>
        </w:rPr>
        <w:t>flag</w:t>
      </w:r>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 xml:space="preserve">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w:t>
      </w:r>
      <w:r w:rsidR="00161E0A">
        <w:rPr>
          <w:rFonts w:cs="Courier New"/>
        </w:rPr>
        <w:t>enviar los mensajes de control</w:t>
      </w:r>
      <w:r>
        <w:rPr>
          <w:rFonts w:cs="Courier New"/>
        </w:rPr>
        <w:t xml:space="preserve">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 xml:space="preserve">En este caso se ha decidido no </w:t>
      </w:r>
      <w:r w:rsidR="00161E0A">
        <w:rPr>
          <w:rFonts w:cs="Courier New"/>
        </w:rPr>
        <w:t>mostrar</w:t>
      </w:r>
      <w:r>
        <w:rPr>
          <w:rFonts w:cs="Courier New"/>
        </w:rPr>
        <w:t xml:space="preserve">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w:t>
      </w:r>
      <w:r>
        <w:rPr>
          <w:rFonts w:cs="Courier New"/>
        </w:rPr>
        <w:lastRenderedPageBreak/>
        <w:t xml:space="preserve">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sidR="00161E0A">
        <w:rPr>
          <w:rFonts w:cs="Courier New"/>
        </w:rPr>
        <w:t>.</w:t>
      </w:r>
    </w:p>
    <w:p w:rsidR="0000796C" w:rsidRPr="00371C62" w:rsidRDefault="0000796C" w:rsidP="0000796C">
      <w:r w:rsidRPr="00371C62">
        <w:t>Para la recepción de mensajes</w:t>
      </w:r>
      <w:r>
        <w:t xml:space="preserve"> se </w:t>
      </w:r>
      <w:r w:rsidR="00161E0A">
        <w:t>comprueba que haya datos en alguno</w:t>
      </w:r>
      <w:r>
        <w:t xml:space="preserve"> </w:t>
      </w:r>
      <w:r w:rsidR="00161E0A">
        <w:t xml:space="preserve">de los </w:t>
      </w:r>
      <w:r>
        <w:t>buffer d</w:t>
      </w:r>
      <w:r w:rsidR="00161E0A">
        <w:t>e recepción</w:t>
      </w:r>
      <w:r>
        <w:t>.</w:t>
      </w:r>
      <w:r w:rsidR="00C047EB">
        <w:t xml:space="preserve"> Es importante procesar los datos cuando llegan para que no se llegue a llenar el </w:t>
      </w:r>
      <w:r w:rsidR="00C047EB">
        <w:rPr>
          <w:i/>
        </w:rPr>
        <w:t>buffer</w:t>
      </w:r>
      <w:r w:rsidR="00C047EB">
        <w:t xml:space="preserve"> y se pierdan paquetes. Por esto se comprueba con la interrupción del </w:t>
      </w:r>
      <w:r w:rsidR="00C047EB">
        <w:rPr>
          <w:i/>
        </w:rPr>
        <w:t>timer</w:t>
      </w:r>
      <w:r w:rsidR="00C047EB">
        <w:t xml:space="preserve"> 4 si se han recibido datos y si es así se procesan. </w:t>
      </w:r>
    </w:p>
    <w:p w:rsidR="0000796C" w:rsidRDefault="0000796C" w:rsidP="0000796C">
      <w:r>
        <w:t>A continuación se presenta un diagrama con los pasos seguidos por la aplicación y las condiciones que se tienen que cumplir para que se ejecuten las funciones.</w:t>
      </w:r>
    </w:p>
    <w:p w:rsidR="0000796C" w:rsidRDefault="00041BD1" w:rsidP="0000796C">
      <w:pPr>
        <w:keepNext/>
        <w:jc w:val="center"/>
      </w:pPr>
      <w:r>
        <w:rPr>
          <w:noProof/>
          <w:lang w:eastAsia="es-ES"/>
        </w:rPr>
        <w:pict>
          <v:shape id="_x0000_i1039" type="#_x0000_t75" style="width:422.6pt;height:239.75pt">
            <v:imagedata r:id="rId53" o:title="diagrama_aplicacion" cropbottom="-234f" cropright="12056f"/>
          </v:shape>
        </w:pict>
      </w:r>
    </w:p>
    <w:p w:rsidR="0000796C" w:rsidRDefault="0000796C" w:rsidP="0000796C">
      <w:pPr>
        <w:pStyle w:val="Descripcin"/>
        <w:jc w:val="center"/>
      </w:pPr>
      <w:bookmarkStart w:id="91" w:name="_Toc425173240"/>
      <w:r>
        <w:t xml:space="preserve">Figura </w:t>
      </w:r>
      <w:fldSimple w:instr=" STYLEREF 1 \s ">
        <w:r w:rsidR="00C83BA1">
          <w:rPr>
            <w:noProof/>
          </w:rPr>
          <w:t>5</w:t>
        </w:r>
      </w:fldSimple>
      <w:r w:rsidR="00107E47">
        <w:t>.</w:t>
      </w:r>
      <w:fldSimple w:instr=" SEQ Figura \* ARABIC \s 1 ">
        <w:r w:rsidR="00C83BA1">
          <w:rPr>
            <w:noProof/>
          </w:rPr>
          <w:t>2</w:t>
        </w:r>
      </w:fldSimple>
      <w:r>
        <w:t xml:space="preserve"> Diagrama de ejecución de la aplicación</w:t>
      </w:r>
      <w:bookmarkEnd w:id="91"/>
    </w:p>
    <w:p w:rsidR="0000796C" w:rsidRDefault="0034185E" w:rsidP="0034185E">
      <w:pPr>
        <w:pStyle w:val="Ttulo2"/>
      </w:pPr>
      <w:bookmarkStart w:id="92" w:name="_Toc425173210"/>
      <w:r>
        <w:t>Resultados obtenidos</w:t>
      </w:r>
      <w:bookmarkEnd w:id="92"/>
    </w:p>
    <w:p w:rsidR="00273E5A" w:rsidRDefault="00693EDA" w:rsidP="0034185E">
      <w:r>
        <w:t>La f</w:t>
      </w:r>
      <w:r w:rsidR="00273E5A">
        <w:t>inalidad</w:t>
      </w:r>
      <w:r>
        <w:t xml:space="preserve"> de la aplicación demostradora era la de comprobar el correcto funcionamiento de la implementación propuesta</w:t>
      </w:r>
      <w:r w:rsidR="00273E5A">
        <w:t>. A continuación se detallan los resultados obtenidos de las pruebas realizadas para cada uno de los algoritmos:</w:t>
      </w:r>
    </w:p>
    <w:p w:rsidR="00CC0494" w:rsidRDefault="00273E5A" w:rsidP="00CC0494">
      <w:pPr>
        <w:pStyle w:val="Prrafodelista"/>
        <w:numPr>
          <w:ilvl w:val="0"/>
          <w:numId w:val="9"/>
        </w:numPr>
      </w:pPr>
      <w:r>
        <w:t>Algoritmo de seguridad. Como se ha explicado anteriormente</w:t>
      </w:r>
      <w:r w:rsidR="00CC0494">
        <w:t xml:space="preserve"> durante la ejecución del algoritmo de seguridad se ha variado la potencia de transmisión y el tiempo entre paquetes de uno de los nodos. Se han realizado pruebas comprobando que el nodo que ha cambiado los parámetros de transmisión es detectado como atacante y expulsado de la red. Además, transcurrido un tiempo se comprueba que se reinicia la tabla de atacantes y se vuelve a conectar el nodo que ha sido detectado como atacante, volviendo a ser detectado y expulsado de la red.</w:t>
      </w:r>
    </w:p>
    <w:p w:rsidR="00CC0494" w:rsidRDefault="00CC0494" w:rsidP="00CC0494">
      <w:pPr>
        <w:pStyle w:val="Prrafodelista"/>
        <w:numPr>
          <w:ilvl w:val="0"/>
          <w:numId w:val="9"/>
        </w:numPr>
      </w:pPr>
      <w:r>
        <w:t>Algoritmo de reducción de consumo.</w:t>
      </w:r>
      <w:r w:rsidR="00EE44F6">
        <w:t xml:space="preserve"> Para las pruebas de este algoritmo era necesario conseguir retransmisiones en el canal por el que se estaban transmitiendo los paquetes de aplicación. Para esto se ha reducido la potencia de transmisión de los nodos al mínimo</w:t>
      </w:r>
      <w:r w:rsidR="00E34D2C">
        <w:t xml:space="preserve"> (-10 dBm)</w:t>
      </w:r>
      <w:r w:rsidR="00EE44F6">
        <w:t xml:space="preserve"> y se ha quitado la antena a uno de los nodos. Con esto se ha comprobado que se producían retransmisiones y que se iniciaba el algoritmo. </w:t>
      </w:r>
      <w:r w:rsidR="005B3B46">
        <w:t>A continuación</w:t>
      </w:r>
      <w:r w:rsidR="00EE44F6">
        <w:t xml:space="preserve"> se ha seguido el proceso que seguían los nodos para efectuar el cambio de </w:t>
      </w:r>
      <w:r w:rsidR="00EE44F6">
        <w:lastRenderedPageBreak/>
        <w:t>canal mediante las trazas implementadas en el código, comprobando que se elegía finalmente un canal en el que transmitir.</w:t>
      </w:r>
    </w:p>
    <w:p w:rsidR="00745CF1" w:rsidRDefault="00E34D2C" w:rsidP="00745CF1">
      <w:r>
        <w:t>Los resultados en cuanto al tiempo de ejecución de los algoritmos han sido:</w:t>
      </w:r>
    </w:p>
    <w:p w:rsidR="00E34D2C" w:rsidRDefault="00E34D2C" w:rsidP="00E34D2C">
      <w:pPr>
        <w:pStyle w:val="Prrafodelista"/>
        <w:numPr>
          <w:ilvl w:val="0"/>
          <w:numId w:val="9"/>
        </w:numPr>
      </w:pPr>
      <w:r>
        <w:t xml:space="preserve">Algoritmo de seguridad. El tiempo de ejecución en </w:t>
      </w:r>
      <w:r w:rsidR="00555C5C">
        <w:t>caso peor es menor que 1 ms</w:t>
      </w:r>
      <w:bookmarkStart w:id="93" w:name="_GoBack"/>
      <w:bookmarkEnd w:id="93"/>
      <w:r>
        <w:t>.</w:t>
      </w:r>
    </w:p>
    <w:p w:rsidR="00E34D2C" w:rsidRDefault="00E34D2C" w:rsidP="00E34D2C">
      <w:pPr>
        <w:pStyle w:val="Prrafodelista"/>
        <w:numPr>
          <w:ilvl w:val="0"/>
          <w:numId w:val="9"/>
        </w:numPr>
      </w:pPr>
      <w:r>
        <w:t>Algoritmo de reducción de consumo. El tiempo de ejecución depende de las decisiones tomadas. Se han medido los siguientes</w:t>
      </w:r>
      <w:r w:rsidR="003157E6">
        <w:t xml:space="preserve"> tiempos de ejecución en caso peor</w:t>
      </w:r>
      <w:r>
        <w:t>:</w:t>
      </w:r>
    </w:p>
    <w:p w:rsidR="00E34D2C" w:rsidRDefault="00E34D2C" w:rsidP="00E34D2C">
      <w:pPr>
        <w:pStyle w:val="Prrafodelista"/>
        <w:numPr>
          <w:ilvl w:val="1"/>
          <w:numId w:val="9"/>
        </w:numPr>
      </w:pPr>
      <w:r>
        <w:t>Tiempo de ejecución cuando se decide no cambiar:</w:t>
      </w:r>
      <w:r w:rsidR="00513277">
        <w:t xml:space="preserve"> 36 ms</w:t>
      </w:r>
    </w:p>
    <w:p w:rsidR="00E34D2C" w:rsidRDefault="00E34D2C" w:rsidP="00E34D2C">
      <w:pPr>
        <w:pStyle w:val="Prrafodelista"/>
        <w:numPr>
          <w:ilvl w:val="1"/>
          <w:numId w:val="9"/>
        </w:numPr>
      </w:pPr>
      <w:r>
        <w:t>Tiempo de ejecución cuando se decide cambiar al mismo canal:</w:t>
      </w:r>
      <w:r w:rsidR="00513277">
        <w:t xml:space="preserve"> </w:t>
      </w:r>
      <w:r w:rsidR="003157E6">
        <w:t>3179 ms</w:t>
      </w:r>
    </w:p>
    <w:p w:rsidR="00E34D2C" w:rsidRDefault="00E34D2C" w:rsidP="00E34D2C">
      <w:pPr>
        <w:pStyle w:val="Prrafodelista"/>
        <w:numPr>
          <w:ilvl w:val="1"/>
          <w:numId w:val="9"/>
        </w:numPr>
      </w:pPr>
      <w:r>
        <w:t>Tiempo de ejecución cuando no cambian al mismo canal:</w:t>
      </w:r>
      <w:r w:rsidR="003157E6">
        <w:t xml:space="preserve"> 3179 ms</w:t>
      </w:r>
    </w:p>
    <w:p w:rsidR="00513277" w:rsidRDefault="00513277" w:rsidP="00E34D2C">
      <w:pPr>
        <w:pStyle w:val="Prrafodelista"/>
        <w:numPr>
          <w:ilvl w:val="1"/>
          <w:numId w:val="9"/>
        </w:numPr>
      </w:pPr>
      <w:r>
        <w:t>Tiempo de ejecución cuando dos nodos deciden cambiar de canal al mismo tiempo y no se cambia: 164 ms</w:t>
      </w:r>
    </w:p>
    <w:p w:rsidR="00E34D2C" w:rsidRDefault="00E34D2C" w:rsidP="00E34D2C">
      <w:r>
        <w:t>Por último, se ha probado la ejecución del programa completo durante un tiempo total de 30 minutos sin producirse ninguna detención del programa.</w:t>
      </w:r>
    </w:p>
    <w:p w:rsidR="00E34D2C" w:rsidRDefault="00E34D2C" w:rsidP="00E34D2C"/>
    <w:p w:rsidR="00E34D2C" w:rsidRDefault="00E34D2C" w:rsidP="00E34D2C"/>
    <w:p w:rsidR="00C35183" w:rsidRPr="00371C62" w:rsidRDefault="00C35183" w:rsidP="00737FF2">
      <w:pPr>
        <w:sectPr w:rsidR="00C35183" w:rsidRPr="00371C62" w:rsidSect="004A0D17">
          <w:headerReference w:type="even" r:id="rId54"/>
          <w:headerReference w:type="default" r:id="rId55"/>
          <w:headerReference w:type="first" r:id="rId56"/>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94" w:name="_Toc423519247"/>
      <w:bookmarkStart w:id="95" w:name="_Toc425173211"/>
      <w:r>
        <w:lastRenderedPageBreak/>
        <w:t>Conclusiones y líneas futuras</w:t>
      </w:r>
      <w:bookmarkEnd w:id="94"/>
      <w:bookmarkEnd w:id="95"/>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6" w:name="_Toc423519248"/>
      <w:bookmarkStart w:id="97" w:name="_Toc425173212"/>
      <w:r>
        <w:t>Conclusiones</w:t>
      </w:r>
      <w:bookmarkEnd w:id="96"/>
      <w:bookmarkEnd w:id="97"/>
    </w:p>
    <w:p w:rsidR="00A46517" w:rsidRDefault="00435E4E" w:rsidP="00A46517">
      <w:r>
        <w:t xml:space="preserve">El objetivo principal de este trabajo era la implementación de dos </w:t>
      </w:r>
      <w:r w:rsidR="00546FEC">
        <w:t xml:space="preserve">estrategias cognitivas en el </w:t>
      </w:r>
      <w:r w:rsidR="00546FEC" w:rsidRPr="00C11CCD">
        <w:rPr>
          <w:i/>
        </w:rPr>
        <w:t>testbed</w:t>
      </w:r>
      <w:r w:rsidR="00546FEC">
        <w:t xml:space="preserve"> del laboratorio</w:t>
      </w:r>
      <w:r>
        <w:t xml:space="preserve">. La implementación tenía </w:t>
      </w:r>
      <w:r w:rsidR="00745CF1">
        <w:t>c</w:t>
      </w:r>
      <w:r>
        <w:t xml:space="preserve">ondiciones en cuanto al uso de recursos en los nodos ya que la memoria y la </w:t>
      </w:r>
      <w:r w:rsidR="001D2FB7">
        <w:t>capacidad</w:t>
      </w:r>
      <w:r>
        <w:t xml:space="preserve"> de procesamiento de éstos es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Lectura y comprensión de trabajos anteriores relacionados con el cNGD,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952C4B" w:rsidRDefault="00952C4B" w:rsidP="00952C4B">
      <w:pPr>
        <w:pStyle w:val="Prrafodelista"/>
      </w:pPr>
      <w:r>
        <w:t>El resultado de este objetivo se ve en los capítulos 1 y 2.</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745CF1">
        <w:t xml:space="preserve"> de las estrategias</w:t>
      </w:r>
      <w:r>
        <w:t>.</w:t>
      </w:r>
      <w:r w:rsidR="0082576E">
        <w:t xml:space="preserve"> </w:t>
      </w:r>
      <w:r w:rsidR="007A6058">
        <w:t>Este e</w:t>
      </w:r>
      <w:r w:rsidR="00FC4172">
        <w:t>ra el objetivo principal del</w:t>
      </w:r>
      <w:r w:rsidR="007A6058">
        <w:t xml:space="preserve"> trabajo.</w:t>
      </w:r>
      <w:r w:rsidR="00745CF1">
        <w:t xml:space="preserve"> Se ha desarrollado mediante la implementación de funciones que cubriesen una o varias partes de la ejecución de las estrategias. </w:t>
      </w:r>
      <w:r w:rsidR="00FC4172">
        <w:t xml:space="preserve"> </w:t>
      </w:r>
      <w:r w:rsidR="00745CF1">
        <w:t xml:space="preserve">Cada una de las funciones ha sido implementada en el sub-módulo correspondiente del CRModule. Para comprobar la ejecución del código se han incluido trazas que envían texto por la UART. </w:t>
      </w:r>
      <w:r w:rsidR="00FC4172">
        <w:t>Cuando no era suficiente con las trazas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w:t>
      </w:r>
      <w:r w:rsidR="00CF455A">
        <w:t>manda</w:t>
      </w:r>
      <w:r w:rsidR="00777287">
        <w:t>n</w:t>
      </w:r>
      <w:r w:rsidR="00CF455A">
        <w:t xml:space="preserve"> mensaje</w:t>
      </w:r>
      <w:r w:rsidR="00777287">
        <w:t>s</w:t>
      </w:r>
      <w:r w:rsidR="00CF455A">
        <w:t xml:space="preserve"> de datos. </w:t>
      </w:r>
      <w:r w:rsidR="00CF455A">
        <w:lastRenderedPageBreak/>
        <w:t>También se ha tenido que crear una función que procesa los mensajes que se reciben y los almacena en la memoria del MCU para liberar el buffer de recepción de la interfaz.</w:t>
      </w:r>
    </w:p>
    <w:p w:rsidR="00952C4B" w:rsidRDefault="00952C4B" w:rsidP="00952C4B">
      <w:pPr>
        <w:pStyle w:val="Prrafodelista"/>
      </w:pPr>
      <w:r>
        <w:t>El resultado de este objetivo se ve en el capítulo 5.</w:t>
      </w:r>
    </w:p>
    <w:p w:rsidR="00D62A37" w:rsidRDefault="00D62A37" w:rsidP="00D62A37">
      <w:pPr>
        <w:pStyle w:val="Prrafodelista"/>
        <w:numPr>
          <w:ilvl w:val="0"/>
          <w:numId w:val="13"/>
        </w:numPr>
      </w:pPr>
      <w:r>
        <w:t>Pruebas.</w:t>
      </w:r>
      <w:r w:rsidR="00CF455A">
        <w:t xml:space="preserve"> Para las pruebas se han utilizado 3 nodos. Se han realizado diferentes pruebas para cada estrategia. Se detallan a continuación:</w:t>
      </w:r>
    </w:p>
    <w:p w:rsidR="00CF455A" w:rsidRDefault="00CF455A" w:rsidP="00CF455A">
      <w:pPr>
        <w:pStyle w:val="Prrafodelista"/>
        <w:numPr>
          <w:ilvl w:val="1"/>
          <w:numId w:val="13"/>
        </w:numPr>
      </w:pPr>
      <w:r>
        <w:t xml:space="preserve">Algoritmo de seguridad. Se </w:t>
      </w:r>
      <w:r w:rsidR="00777287">
        <w:t>ha utilizado una función que se reduce</w:t>
      </w:r>
      <w:r>
        <w:t xml:space="preserve"> la potencia de transmisión de uno de los nodos para que los paquetes que reciben los otros nodos</w:t>
      </w:r>
      <w:r w:rsidR="00777287">
        <w:t xml:space="preserve"> se detecten como anómalos</w:t>
      </w:r>
      <w:r>
        <w:t xml:space="preserve">. Además, para probar todos los casos, se ha hecho que un nodo cambie la frecuencia de envío de mensajes de aplicación en un momento dado. Con esas dos pruebas, si el resto de nodos detectan al que cambia los parámetros como atacante se </w:t>
      </w:r>
      <w:r w:rsidR="00777287">
        <w:t>comprueba</w:t>
      </w:r>
      <w:r>
        <w:t xml:space="preserve">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r w:rsidR="00777287">
        <w:t xml:space="preserve"> y ha sido necesario quitar la antena de uno de ellos</w:t>
      </w:r>
      <w:r w:rsidR="002E0035">
        <w:t>.</w:t>
      </w:r>
    </w:p>
    <w:p w:rsidR="00737FF2" w:rsidRDefault="00737FF2" w:rsidP="00737FF2">
      <w:pPr>
        <w:pStyle w:val="Ttulo2"/>
      </w:pPr>
      <w:bookmarkStart w:id="98" w:name="_Toc423519249"/>
      <w:bookmarkStart w:id="99" w:name="_Toc425173213"/>
      <w:r>
        <w:t>Líneas futuras</w:t>
      </w:r>
      <w:bookmarkEnd w:id="98"/>
      <w:bookmarkEnd w:id="99"/>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 xml:space="preserve">Prueba de funcionalidad en una red con más nodos. Las pruebas que se han realizado en este trabajo incluyen una red compuesta por </w:t>
      </w:r>
      <w:r w:rsidR="00041BD1">
        <w:t>dos</w:t>
      </w:r>
      <w:r>
        <w:t xml:space="preserve">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777287" w:rsidRDefault="00C93FF2" w:rsidP="00C93FF2">
      <w:pPr>
        <w:pStyle w:val="Prrafodelista"/>
        <w:numPr>
          <w:ilvl w:val="1"/>
          <w:numId w:val="13"/>
        </w:numPr>
      </w:pPr>
      <w:r>
        <w:t xml:space="preserve">Mejora de algunos módulos de CRModule. En este trabajo se han realizado algunas modificaciones a funciones </w:t>
      </w:r>
      <w:r w:rsidR="00777287">
        <w:t xml:space="preserve">de paso de mensajes </w:t>
      </w:r>
      <w:r>
        <w:t>de la arquitectura cognitiva. Se puede mejorar este aspecto</w:t>
      </w:r>
      <w:r w:rsidR="00777287">
        <w:t xml:space="preserve"> completando algunos de los sub-módulos, por ejemplo:</w:t>
      </w:r>
    </w:p>
    <w:p w:rsidR="00777287" w:rsidRDefault="00777287" w:rsidP="00777287">
      <w:pPr>
        <w:pStyle w:val="Prrafodelista"/>
        <w:numPr>
          <w:ilvl w:val="2"/>
          <w:numId w:val="13"/>
        </w:numPr>
      </w:pPr>
      <w:r>
        <w:t>H</w:t>
      </w:r>
      <w:r w:rsidR="00C93FF2">
        <w:t>aciendo que l</w:t>
      </w:r>
      <w:r>
        <w:t xml:space="preserve">os mensajes de control que se envían los nodos sean procesados de una manera más eficiente. </w:t>
      </w:r>
    </w:p>
    <w:p w:rsidR="00C93FF2" w:rsidRDefault="00777287" w:rsidP="00777287">
      <w:pPr>
        <w:pStyle w:val="Prrafodelista"/>
        <w:numPr>
          <w:ilvl w:val="2"/>
          <w:numId w:val="13"/>
        </w:numPr>
      </w:pPr>
      <w:r>
        <w:t>Implementar las funciones que puede llevar a cabo el sub-módulo Discovery y Execution.</w:t>
      </w:r>
    </w:p>
    <w:p w:rsidR="00777287" w:rsidRDefault="00777287" w:rsidP="00777287">
      <w:pPr>
        <w:pStyle w:val="Prrafodelista"/>
        <w:numPr>
          <w:ilvl w:val="2"/>
          <w:numId w:val="13"/>
        </w:numPr>
      </w:pPr>
      <w:r>
        <w:t>Mejorar la forma en que se comprueban los permisos de acceso cuando se reciben mensajes de control de otros nodos y la forma con la que se inicializan los permisos.</w:t>
      </w:r>
    </w:p>
    <w:p w:rsidR="00C93FF2" w:rsidRDefault="00C93FF2" w:rsidP="00C93FF2">
      <w:pPr>
        <w:pStyle w:val="Prrafodelista"/>
        <w:numPr>
          <w:ilvl w:val="1"/>
          <w:numId w:val="13"/>
        </w:numPr>
      </w:pPr>
      <w:r w:rsidRPr="001E3486">
        <w:rPr>
          <w:lang w:val="en-US"/>
        </w:rPr>
        <w:lastRenderedPageBreak/>
        <w:t>Actualizaci</w:t>
      </w:r>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Puede ser importante tener nodos que actúen como pasarelas para la red hacia el exterior. Para aplicar esta mejora se podría usar el propio cNGD con módulos de expansión que lo doten de conectividad con redes exteriores como puede ser Wi-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7"/>
          <w:headerReference w:type="default" r:id="rId58"/>
          <w:headerReference w:type="first" r:id="rId59"/>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100" w:name="_Toc425173214"/>
      <w:r>
        <w:lastRenderedPageBreak/>
        <w:t>Referencias</w:t>
      </w:r>
      <w:bookmarkEnd w:id="100"/>
    </w:p>
    <w:p w:rsidR="00655B67" w:rsidRPr="00D93FF2" w:rsidRDefault="003511F9">
      <w:pPr>
        <w:pStyle w:val="NormalWeb"/>
        <w:ind w:left="640" w:hanging="640"/>
        <w:divId w:val="325938504"/>
        <w:rPr>
          <w:rFonts w:ascii="Calibri" w:hAnsi="Calibri"/>
          <w:noProof/>
          <w:sz w:val="22"/>
          <w:lang w:val="en-US"/>
        </w:rPr>
      </w:pPr>
      <w:r>
        <w:fldChar w:fldCharType="begin" w:fldLock="1"/>
      </w:r>
      <w:r>
        <w:instrText xml:space="preserve">ADDIN Mendeley Bibliography CSL_BIBLIOGRAPHY </w:instrText>
      </w:r>
      <w:r>
        <w:fldChar w:fldCharType="separate"/>
      </w:r>
      <w:r w:rsidR="00655B67" w:rsidRPr="00655B67">
        <w:rPr>
          <w:rFonts w:ascii="Calibri" w:hAnsi="Calibri"/>
          <w:noProof/>
          <w:sz w:val="22"/>
        </w:rPr>
        <w:t>[1]</w:t>
      </w:r>
      <w:r w:rsidR="00655B67" w:rsidRPr="00655B67">
        <w:rPr>
          <w:rFonts w:ascii="Calibri" w:hAnsi="Calibri"/>
          <w:noProof/>
          <w:sz w:val="22"/>
        </w:rPr>
        <w:tab/>
        <w:t xml:space="preserve">“¿ Qué es una Red de Sensores Inalámbricos ?,” 2009. </w:t>
      </w:r>
      <w:r w:rsidR="00655B67" w:rsidRPr="00D93FF2">
        <w:rPr>
          <w:rFonts w:ascii="Calibri" w:hAnsi="Calibri"/>
          <w:noProof/>
          <w:sz w:val="22"/>
          <w:lang w:val="en-US"/>
        </w:rPr>
        <w:t>[Online]. Available: http://www.ni.com/white-paper/7142/es/.</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w:t>
      </w:r>
      <w:r w:rsidRPr="00D93FF2">
        <w:rPr>
          <w:rFonts w:ascii="Calibri" w:hAnsi="Calibri"/>
          <w:noProof/>
          <w:sz w:val="22"/>
          <w:lang w:val="en-US"/>
        </w:rPr>
        <w:tab/>
        <w:t>“IEEE 802.15 WPAN</w:t>
      </w:r>
      <w:r w:rsidRPr="00D93FF2">
        <w:rPr>
          <w:rFonts w:ascii="Calibri" w:hAnsi="Calibri"/>
          <w:noProof/>
          <w:sz w:val="22"/>
          <w:vertAlign w:val="superscript"/>
          <w:lang w:val="en-US"/>
        </w:rPr>
        <w:t>TM</w:t>
      </w:r>
      <w:r w:rsidRPr="00D93FF2">
        <w:rPr>
          <w:rFonts w:ascii="Calibri" w:hAnsi="Calibri"/>
          <w:noProof/>
          <w:sz w:val="22"/>
          <w:lang w:val="en-US"/>
        </w:rPr>
        <w:t xml:space="preserve"> Task Group 4 (TG4).” [Online]. Available: http://grouper.ieee.org/groups/802/15/pub/TG4.html.</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3]</w:t>
      </w:r>
      <w:r w:rsidRPr="00D93FF2">
        <w:rPr>
          <w:rFonts w:ascii="Calibri" w:hAnsi="Calibri"/>
          <w:noProof/>
          <w:sz w:val="22"/>
          <w:lang w:val="en-US"/>
        </w:rPr>
        <w:tab/>
        <w:t>“Zigbee Alliance.” [Online]. Available: www.zigbee.org.</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4]</w:t>
      </w:r>
      <w:r w:rsidRPr="00D93FF2">
        <w:rPr>
          <w:rFonts w:ascii="Calibri" w:hAnsi="Calibri"/>
          <w:noProof/>
          <w:sz w:val="22"/>
          <w:lang w:val="en-US"/>
        </w:rPr>
        <w:tab/>
        <w:t>“HART Communication Foundation, WirelessHART Technology.” .</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5]</w:t>
      </w:r>
      <w:r w:rsidRPr="00D93FF2">
        <w:rPr>
          <w:rFonts w:ascii="Calibri" w:hAnsi="Calibri"/>
          <w:noProof/>
          <w:sz w:val="22"/>
          <w:lang w:val="en-US"/>
        </w:rPr>
        <w:tab/>
        <w:t>“ISA, Wireless Compliance Institute. ISA100 Wireless Systems for Automation.” [Online]. Available: http://www.isa100wci.org.</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6]</w:t>
      </w:r>
      <w:r w:rsidRPr="00D93FF2">
        <w:rPr>
          <w:rFonts w:ascii="Calibri" w:hAnsi="Calibri"/>
          <w:noProof/>
          <w:sz w:val="22"/>
          <w:lang w:val="en-US"/>
        </w:rPr>
        <w:tab/>
        <w:t>Microchip Technology Inc., “AN1066 Microchip MiWi</w:t>
      </w:r>
      <w:r w:rsidRPr="00D93FF2">
        <w:rPr>
          <w:rFonts w:ascii="Calibri" w:hAnsi="Calibri"/>
          <w:noProof/>
          <w:sz w:val="22"/>
          <w:vertAlign w:val="superscript"/>
          <w:lang w:val="en-US"/>
        </w:rPr>
        <w:t>TM</w:t>
      </w:r>
      <w:r w:rsidRPr="00D93FF2">
        <w:rPr>
          <w:rFonts w:ascii="Calibri" w:hAnsi="Calibri"/>
          <w:noProof/>
          <w:sz w:val="22"/>
          <w:lang w:val="en-US"/>
        </w:rPr>
        <w:t xml:space="preserve"> Wireless Networking Protocol Stack,” 2007.</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7]</w:t>
      </w:r>
      <w:r w:rsidRPr="00D93FF2">
        <w:rPr>
          <w:rFonts w:ascii="Calibri" w:hAnsi="Calibri"/>
          <w:noProof/>
          <w:sz w:val="22"/>
          <w:lang w:val="en-US"/>
        </w:rPr>
        <w:tab/>
        <w:t>“IEEE 802.11</w:t>
      </w:r>
      <w:r w:rsidRPr="00D93FF2">
        <w:rPr>
          <w:rFonts w:ascii="Calibri" w:hAnsi="Calibri"/>
          <w:noProof/>
          <w:sz w:val="22"/>
          <w:vertAlign w:val="superscript"/>
          <w:lang w:val="en-US"/>
        </w:rPr>
        <w:t>TM</w:t>
      </w:r>
      <w:r w:rsidRPr="00D93FF2">
        <w:rPr>
          <w:rFonts w:ascii="Calibri" w:hAnsi="Calibri"/>
          <w:noProof/>
          <w:sz w:val="22"/>
          <w:lang w:val="en-US"/>
        </w:rPr>
        <w:t xml:space="preserve"> Wireless Local Area Networks.” [Online]. Available: http://www.ieee802.org/11/.</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8]</w:t>
      </w:r>
      <w:r w:rsidRPr="00D93FF2">
        <w:rPr>
          <w:rFonts w:ascii="Calibri" w:hAnsi="Calibri"/>
          <w:noProof/>
          <w:sz w:val="22"/>
          <w:lang w:val="en-US"/>
        </w:rPr>
        <w:tab/>
        <w:t>“Wi-Fi Alliance.” [Online]. Available: http://www.wi-fi.org/.</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9]</w:t>
      </w:r>
      <w:r w:rsidRPr="00D93FF2">
        <w:rPr>
          <w:rFonts w:ascii="Calibri" w:hAnsi="Calibri"/>
          <w:noProof/>
          <w:sz w:val="22"/>
          <w:lang w:val="en-US"/>
        </w:rPr>
        <w:tab/>
        <w:t>“IEEE 802.15 Working Group for WPAN.” [Online]. Available: http://www.ieee802.org/15/.</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0]</w:t>
      </w:r>
      <w:r w:rsidRPr="00D93FF2">
        <w:rPr>
          <w:rFonts w:ascii="Calibri" w:hAnsi="Calibri"/>
          <w:noProof/>
          <w:sz w:val="22"/>
          <w:lang w:val="en-US"/>
        </w:rPr>
        <w:tab/>
        <w:t>“Bluetooth Alliance.” [Online]. Available: https://www.bluetooth.org/en-us.</w:t>
      </w:r>
    </w:p>
    <w:p w:rsidR="00655B67" w:rsidRPr="00D93FF2" w:rsidRDefault="00655B67">
      <w:pPr>
        <w:pStyle w:val="NormalWeb"/>
        <w:ind w:left="640" w:hanging="640"/>
        <w:divId w:val="325938504"/>
        <w:rPr>
          <w:rFonts w:ascii="Calibri" w:hAnsi="Calibri"/>
          <w:noProof/>
          <w:sz w:val="22"/>
          <w:lang w:val="en-US"/>
        </w:rPr>
      </w:pPr>
      <w:r w:rsidRPr="00655B67">
        <w:rPr>
          <w:rFonts w:ascii="Calibri" w:hAnsi="Calibri"/>
          <w:noProof/>
          <w:sz w:val="22"/>
        </w:rPr>
        <w:t>[11]</w:t>
      </w:r>
      <w:r w:rsidRPr="00655B67">
        <w:rPr>
          <w:rFonts w:ascii="Calibri" w:hAnsi="Calibri"/>
          <w:noProof/>
          <w:sz w:val="22"/>
        </w:rPr>
        <w:tab/>
        <w:t xml:space="preserve">“Informe ditrendia : Mobile en España y en el Mundo.” </w:t>
      </w:r>
      <w:r w:rsidRPr="00D93FF2">
        <w:rPr>
          <w:rFonts w:ascii="Calibri" w:hAnsi="Calibri"/>
          <w:noProof/>
          <w:sz w:val="22"/>
          <w:lang w:val="en-US"/>
        </w:rPr>
        <w:t>[Online]. Available: http://www.ditrendia.es/wp-content/uploads/2014/07/Ditrendia-Informe-Mobile-en-España-y-en-el-Mundo.pdf.</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2]</w:t>
      </w:r>
      <w:r w:rsidRPr="00D93FF2">
        <w:rPr>
          <w:rFonts w:ascii="Calibri" w:hAnsi="Calibri"/>
          <w:noProof/>
          <w:sz w:val="22"/>
          <w:lang w:val="en-US"/>
        </w:rPr>
        <w:tab/>
        <w:t>“United States Frequency Allocations.” [Online]. Available: http://www.ntia.doc.gov/files/ntia/publications/spectrum_wall_chart_aug2011.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3]</w:t>
      </w:r>
      <w:r w:rsidRPr="00655B67">
        <w:rPr>
          <w:rFonts w:ascii="Calibri" w:hAnsi="Calibri"/>
          <w:noProof/>
          <w:sz w:val="22"/>
        </w:rPr>
        <w:tab/>
        <w:t>G. Jara, “Diseño e implementación de una arquitectura para la gestión de comunicaciones de una red de sensores inalámbricas cognitiva.,” PFC, ETSIT-UPM, 2013.</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4]</w:t>
      </w:r>
      <w:r w:rsidRPr="00D93FF2">
        <w:rPr>
          <w:rFonts w:ascii="Calibri" w:hAnsi="Calibri"/>
          <w:noProof/>
          <w:sz w:val="22"/>
          <w:lang w:val="en-US"/>
        </w:rPr>
        <w:tab/>
        <w:t>“Introduction to Cognitive Radio (CR).” [Online]. Available: http://zoyok.com/blog/introduction-cognitive-radio-cr.</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5]</w:t>
      </w:r>
      <w:r w:rsidRPr="00D93FF2">
        <w:rPr>
          <w:rFonts w:ascii="Calibri" w:hAnsi="Calibri"/>
          <w:noProof/>
          <w:sz w:val="22"/>
          <w:lang w:val="en-US"/>
        </w:rPr>
        <w:tab/>
        <w:t xml:space="preserve">C. Cordeiro, K. Challapali, D. Birru, and S. Shankar, “IEEE 802.22: The first worldwide wireless standard based on cognitive radios,” in </w:t>
      </w:r>
      <w:r w:rsidRPr="00D93FF2">
        <w:rPr>
          <w:rFonts w:ascii="Calibri" w:hAnsi="Calibri"/>
          <w:i/>
          <w:iCs/>
          <w:noProof/>
          <w:sz w:val="22"/>
          <w:lang w:val="en-US"/>
        </w:rPr>
        <w:t>2005 1st IEEE International Symposium on New Frontiers in Dynamic Spectrum Access Networks, DySPAN 2005</w:t>
      </w:r>
      <w:r w:rsidRPr="00D93FF2">
        <w:rPr>
          <w:rFonts w:ascii="Calibri" w:hAnsi="Calibri"/>
          <w:noProof/>
          <w:sz w:val="22"/>
          <w:lang w:val="en-US"/>
        </w:rPr>
        <w:t>, 2005, pp. 328–337.</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6]</w:t>
      </w:r>
      <w:r w:rsidRPr="00D93FF2">
        <w:rPr>
          <w:rFonts w:ascii="Calibri" w:hAnsi="Calibri"/>
          <w:noProof/>
          <w:sz w:val="22"/>
          <w:lang w:val="en-US"/>
        </w:rPr>
        <w:tab/>
        <w:t>“IEEE 802.15 WPAN</w:t>
      </w:r>
      <w:r w:rsidRPr="00D93FF2">
        <w:rPr>
          <w:rFonts w:ascii="Calibri" w:hAnsi="Calibri"/>
          <w:noProof/>
          <w:sz w:val="22"/>
          <w:vertAlign w:val="superscript"/>
          <w:lang w:val="en-US"/>
        </w:rPr>
        <w:t>TM</w:t>
      </w:r>
      <w:r w:rsidRPr="00D93FF2">
        <w:rPr>
          <w:rFonts w:ascii="Calibri" w:hAnsi="Calibri"/>
          <w:noProof/>
          <w:sz w:val="22"/>
          <w:lang w:val="en-US"/>
        </w:rPr>
        <w:t xml:space="preserve"> Task Group 2 (TG2).” [Online]. Available: http://www.ieee802.org/15/pub/TG2.html.</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lastRenderedPageBreak/>
        <w:t>[17]</w:t>
      </w:r>
      <w:r w:rsidRPr="00D93FF2">
        <w:rPr>
          <w:rFonts w:ascii="Calibri" w:hAnsi="Calibri"/>
          <w:noProof/>
          <w:sz w:val="22"/>
          <w:lang w:val="en-US"/>
        </w:rPr>
        <w:tab/>
        <w:t>A. Tena García, “Development of a multiple RF interfaced platform for Cognitive Wireless Sensor Networks,” Tesis, ETSIT-UPM, 2013.</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18]</w:t>
      </w:r>
      <w:r w:rsidRPr="00655B67">
        <w:rPr>
          <w:rFonts w:ascii="Calibri" w:hAnsi="Calibri"/>
          <w:noProof/>
          <w:sz w:val="22"/>
        </w:rPr>
        <w:tab/>
        <w:t>E. J. Cobo, “Diseño, implementación y prueba de una placa de expansión con sensores y actuadores para nodos inalámbricos con capacidades cognitivas,” TFG, ETSIT-UPM, 2014.</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19]</w:t>
      </w:r>
      <w:r w:rsidRPr="00D93FF2">
        <w:rPr>
          <w:rFonts w:ascii="Calibri" w:hAnsi="Calibri"/>
          <w:noProof/>
          <w:sz w:val="22"/>
          <w:lang w:val="en-US"/>
        </w:rPr>
        <w:tab/>
        <w:t>Microchip Technology Inc., “PIC32MX5XX/6XX/7XX Family Data Sheet,” 2009. [Online]. Available: ww1.microchip.com/downloads/en/DeviceDoc/61156H.pdf.</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0]</w:t>
      </w:r>
      <w:r w:rsidRPr="00655B67">
        <w:rPr>
          <w:rFonts w:ascii="Calibri" w:hAnsi="Calibri"/>
          <w:noProof/>
          <w:sz w:val="22"/>
        </w:rPr>
        <w:tab/>
        <w:t>J. Domingo, “Diseño, optimización y prueba un nodo para una red de sensores inalámbrica con capacidades cognitivas,” PFC, ETSIT-UPM, 2013.</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1]</w:t>
      </w:r>
      <w:r w:rsidRPr="00D93FF2">
        <w:rPr>
          <w:rFonts w:ascii="Calibri" w:hAnsi="Calibri"/>
          <w:noProof/>
          <w:sz w:val="22"/>
          <w:lang w:val="en-US"/>
        </w:rPr>
        <w:tab/>
        <w:t>“Peer-to-Peer Protocol (P2PP).” [Online]. Available: http://www.p2psip.org/drafts/draft-baset-p2psip-p2pcommon-01.html.</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2]</w:t>
      </w:r>
      <w:r w:rsidRPr="00D93FF2">
        <w:rPr>
          <w:rFonts w:ascii="Calibri" w:hAnsi="Calibri"/>
          <w:noProof/>
          <w:sz w:val="22"/>
          <w:lang w:val="en-US"/>
        </w:rPr>
        <w:tab/>
        <w:t>“Microchip MiWi</w:t>
      </w:r>
      <w:r w:rsidRPr="00D93FF2">
        <w:rPr>
          <w:rFonts w:ascii="Calibri" w:hAnsi="Calibri"/>
          <w:noProof/>
          <w:sz w:val="22"/>
          <w:vertAlign w:val="superscript"/>
          <w:lang w:val="en-US"/>
        </w:rPr>
        <w:t>TM</w:t>
      </w:r>
      <w:r w:rsidRPr="00D93FF2">
        <w:rPr>
          <w:rFonts w:ascii="Calibri" w:hAnsi="Calibri"/>
          <w:noProof/>
          <w:sz w:val="22"/>
          <w:lang w:val="en-US"/>
        </w:rPr>
        <w:t xml:space="preserve"> Wireless Networking Protocol Stack.” [Online]. Available: http://ww1.microchip.com/downloads/en/AppNotes/AN1066 - MiWi App Note.pdf.</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3]</w:t>
      </w:r>
      <w:r w:rsidRPr="00D93FF2">
        <w:rPr>
          <w:rFonts w:ascii="Calibri" w:hAnsi="Calibri"/>
          <w:noProof/>
          <w:sz w:val="22"/>
          <w:lang w:val="en-US"/>
        </w:rPr>
        <w:tab/>
        <w:t xml:space="preserve">J. Rabaey, A. Wolisz, A. O. Ercan, A. Araujo, F. Burghardt, S. Mustafa, A. Parsa, S. Pollin, I.-H. Wang, and P. Malagon, “Connectivity Brokerage — Enabling Seamless Cooperation in Wireless Networks,” </w:t>
      </w:r>
      <w:r w:rsidRPr="00D93FF2">
        <w:rPr>
          <w:rFonts w:ascii="Calibri" w:hAnsi="Calibri"/>
          <w:i/>
          <w:iCs/>
          <w:noProof/>
          <w:sz w:val="22"/>
          <w:lang w:val="en-US"/>
        </w:rPr>
        <w:t>White</w:t>
      </w:r>
      <w:r w:rsidRPr="00D93FF2">
        <w:rPr>
          <w:rFonts w:ascii="Calibri" w:hAnsi="Calibri"/>
          <w:noProof/>
          <w:sz w:val="22"/>
          <w:lang w:val="en-US"/>
        </w:rPr>
        <w:t>, pp. 1–41, 2010.</w:t>
      </w:r>
    </w:p>
    <w:p w:rsidR="00655B67" w:rsidRPr="00655B67" w:rsidRDefault="00655B67">
      <w:pPr>
        <w:pStyle w:val="NormalWeb"/>
        <w:ind w:left="640" w:hanging="640"/>
        <w:divId w:val="325938504"/>
        <w:rPr>
          <w:rFonts w:ascii="Calibri" w:hAnsi="Calibri"/>
          <w:noProof/>
          <w:sz w:val="22"/>
        </w:rPr>
      </w:pPr>
      <w:r w:rsidRPr="00655B67">
        <w:rPr>
          <w:rFonts w:ascii="Calibri" w:hAnsi="Calibri"/>
          <w:noProof/>
          <w:sz w:val="22"/>
        </w:rPr>
        <w:t>[24]</w:t>
      </w:r>
      <w:r w:rsidRPr="00655B67">
        <w:rPr>
          <w:rFonts w:ascii="Calibri" w:hAnsi="Calibri"/>
          <w:noProof/>
          <w:sz w:val="22"/>
        </w:rPr>
        <w:tab/>
        <w:t>J. M. Bermudo, “Adaptación y reestructuración de la implementación de una arquitectura cognitiva para redes de sensores inalámbricas,” TFG, ETSIT-UPM, 2014.</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5]</w:t>
      </w:r>
      <w:r w:rsidRPr="00D93FF2">
        <w:rPr>
          <w:rFonts w:ascii="Calibri" w:hAnsi="Calibri"/>
          <w:noProof/>
          <w:sz w:val="22"/>
          <w:lang w:val="en-US"/>
        </w:rPr>
        <w:tab/>
        <w:t xml:space="preserve">Microchip Technology Inc., </w:t>
      </w:r>
      <w:r w:rsidRPr="00D93FF2">
        <w:rPr>
          <w:rFonts w:ascii="Calibri" w:hAnsi="Calibri"/>
          <w:i/>
          <w:iCs/>
          <w:noProof/>
          <w:sz w:val="22"/>
          <w:lang w:val="en-US"/>
        </w:rPr>
        <w:t>MPLAB ® X IDE User ’ s Guide</w:t>
      </w:r>
      <w:r w:rsidRPr="00D93FF2">
        <w:rPr>
          <w:rFonts w:ascii="Calibri" w:hAnsi="Calibri"/>
          <w:noProof/>
          <w:sz w:val="22"/>
          <w:lang w:val="en-US"/>
        </w:rPr>
        <w:t>. 2012.</w:t>
      </w:r>
    </w:p>
    <w:p w:rsidR="00655B67" w:rsidRPr="00D93FF2" w:rsidRDefault="00655B67">
      <w:pPr>
        <w:pStyle w:val="NormalWeb"/>
        <w:ind w:left="640" w:hanging="640"/>
        <w:divId w:val="325938504"/>
        <w:rPr>
          <w:rFonts w:ascii="Calibri" w:hAnsi="Calibri"/>
          <w:noProof/>
          <w:sz w:val="22"/>
          <w:lang w:val="en-US"/>
        </w:rPr>
      </w:pPr>
      <w:r w:rsidRPr="00D93FF2">
        <w:rPr>
          <w:rFonts w:ascii="Calibri" w:hAnsi="Calibri"/>
          <w:noProof/>
          <w:sz w:val="22"/>
          <w:lang w:val="en-US"/>
        </w:rPr>
        <w:t>[26]</w:t>
      </w:r>
      <w:r w:rsidRPr="00D93FF2">
        <w:rPr>
          <w:rFonts w:ascii="Calibri" w:hAnsi="Calibri"/>
          <w:noProof/>
          <w:sz w:val="22"/>
          <w:lang w:val="en-US"/>
        </w:rPr>
        <w:tab/>
        <w:t xml:space="preserve">Microchip Technology Inc., </w:t>
      </w:r>
      <w:r w:rsidRPr="00D93FF2">
        <w:rPr>
          <w:rFonts w:ascii="Calibri" w:hAnsi="Calibri"/>
          <w:i/>
          <w:iCs/>
          <w:noProof/>
          <w:sz w:val="22"/>
          <w:lang w:val="en-US"/>
        </w:rPr>
        <w:t>In-Circuit Debugger User ’ s Guide For MPLAB X IDE</w:t>
      </w:r>
      <w:r w:rsidRPr="00D93FF2">
        <w:rPr>
          <w:rFonts w:ascii="Calibri" w:hAnsi="Calibri"/>
          <w:noProof/>
          <w:sz w:val="22"/>
          <w:lang w:val="en-US"/>
        </w:rPr>
        <w:t>. 2012.</w:t>
      </w:r>
    </w:p>
    <w:p w:rsidR="00655B67" w:rsidRPr="00655B67" w:rsidRDefault="00655B67">
      <w:pPr>
        <w:pStyle w:val="NormalWeb"/>
        <w:ind w:left="640" w:hanging="640"/>
        <w:divId w:val="325938504"/>
        <w:rPr>
          <w:rFonts w:ascii="Calibri" w:hAnsi="Calibri"/>
          <w:noProof/>
          <w:sz w:val="22"/>
        </w:rPr>
      </w:pPr>
      <w:r w:rsidRPr="00D93FF2">
        <w:rPr>
          <w:rFonts w:ascii="Calibri" w:hAnsi="Calibri"/>
          <w:noProof/>
          <w:sz w:val="22"/>
          <w:lang w:val="en-US"/>
        </w:rPr>
        <w:t>[27]</w:t>
      </w:r>
      <w:r w:rsidRPr="00D93FF2">
        <w:rPr>
          <w:rFonts w:ascii="Calibri" w:hAnsi="Calibri"/>
          <w:noProof/>
          <w:sz w:val="22"/>
          <w:lang w:val="en-US"/>
        </w:rPr>
        <w:tab/>
        <w:t xml:space="preserve">J. Blesa, E. Romero, A. Rozas, and A. Araujo, “PUE attack detection in CWSNs using anomaly detection techniques,” </w:t>
      </w:r>
      <w:r w:rsidRPr="00D93FF2">
        <w:rPr>
          <w:rFonts w:ascii="Calibri" w:hAnsi="Calibri"/>
          <w:i/>
          <w:iCs/>
          <w:noProof/>
          <w:sz w:val="22"/>
          <w:lang w:val="en-US"/>
        </w:rPr>
        <w:t xml:space="preserve">EURASIP J. Wirel. </w:t>
      </w:r>
      <w:r w:rsidRPr="00655B67">
        <w:rPr>
          <w:rFonts w:ascii="Calibri" w:hAnsi="Calibri"/>
          <w:i/>
          <w:iCs/>
          <w:noProof/>
          <w:sz w:val="22"/>
        </w:rPr>
        <w:t>Commun. Netw.</w:t>
      </w:r>
      <w:r w:rsidRPr="00655B67">
        <w:rPr>
          <w:rFonts w:ascii="Calibri" w:hAnsi="Calibri"/>
          <w:noProof/>
          <w:sz w:val="22"/>
        </w:rPr>
        <w:t xml:space="preserve">, vol. 2013, no. 1, p. 215, 2013. </w:t>
      </w:r>
    </w:p>
    <w:p w:rsidR="005754EE" w:rsidRPr="007371B7" w:rsidRDefault="003511F9" w:rsidP="00737FF2">
      <w:r>
        <w:fldChar w:fldCharType="end"/>
      </w:r>
    </w:p>
    <w:p w:rsidR="005754EE" w:rsidRPr="007371B7" w:rsidRDefault="005754EE" w:rsidP="00737FF2"/>
    <w:p w:rsidR="005754EE" w:rsidRPr="007371B7" w:rsidRDefault="005754EE" w:rsidP="00737FF2">
      <w:pPr>
        <w:sectPr w:rsidR="005754EE" w:rsidRPr="007371B7" w:rsidSect="004A0D17">
          <w:headerReference w:type="even" r:id="rId60"/>
          <w:headerReference w:type="default" r:id="rId61"/>
          <w:headerReference w:type="first" r:id="rId62"/>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101" w:name="_Toc423519251"/>
      <w:bookmarkStart w:id="102" w:name="_Toc425173215"/>
      <w:r>
        <w:lastRenderedPageBreak/>
        <w:t>Lista de acrónimos</w:t>
      </w:r>
      <w:bookmarkEnd w:id="101"/>
      <w:bookmarkEnd w:id="102"/>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r w:rsidRPr="001D7A64">
        <w:rPr>
          <w:lang w:val="en-US"/>
        </w:rPr>
        <w:t>QoS</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r w:rsidRPr="001D7A64">
        <w:rPr>
          <w:lang w:val="en-US"/>
        </w:rPr>
        <w:t>cNG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Pr="001D7A64"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r w:rsidRPr="001D7A64">
        <w:rPr>
          <w:lang w:val="en-US"/>
        </w:rPr>
        <w:t>μUSB</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 Universal Seri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Pr="001D7A64"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Controller Unit</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Over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3"/>
      <w:headerReference w:type="first" r:id="rId6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5F9D" w:rsidRDefault="000A5F9D" w:rsidP="00224EC8">
      <w:pPr>
        <w:spacing w:after="0" w:line="240" w:lineRule="auto"/>
      </w:pPr>
      <w:r>
        <w:separator/>
      </w:r>
    </w:p>
  </w:endnote>
  <w:endnote w:type="continuationSeparator" w:id="0">
    <w:p w:rsidR="000A5F9D" w:rsidRDefault="000A5F9D"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3157E6" w:rsidRDefault="003157E6">
        <w:pPr>
          <w:pStyle w:val="Piedepgina"/>
          <w:jc w:val="right"/>
        </w:pPr>
        <w:r>
          <w:fldChar w:fldCharType="begin"/>
        </w:r>
        <w:r>
          <w:instrText>PAGE   \* MERGEFORMAT</w:instrText>
        </w:r>
        <w:r>
          <w:fldChar w:fldCharType="separate"/>
        </w:r>
        <w:r w:rsidR="00555C5C">
          <w:rPr>
            <w:noProof/>
          </w:rPr>
          <w:t>XIV</w:t>
        </w:r>
        <w:r>
          <w:fldChar w:fldCharType="end"/>
        </w:r>
      </w:p>
    </w:sdtContent>
  </w:sdt>
  <w:p w:rsidR="003157E6" w:rsidRDefault="003157E6">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3157E6" w:rsidRDefault="003157E6">
        <w:pPr>
          <w:pStyle w:val="Piedepgina"/>
          <w:jc w:val="right"/>
        </w:pPr>
        <w:r>
          <w:fldChar w:fldCharType="begin"/>
        </w:r>
        <w:r>
          <w:instrText>PAGE   \* MERGEFORMAT</w:instrText>
        </w:r>
        <w:r>
          <w:fldChar w:fldCharType="separate"/>
        </w:r>
        <w:r w:rsidR="00555C5C">
          <w:rPr>
            <w:noProof/>
          </w:rPr>
          <w:t>VII</w:t>
        </w:r>
        <w:r>
          <w:fldChar w:fldCharType="end"/>
        </w:r>
      </w:p>
    </w:sdtContent>
  </w:sdt>
  <w:p w:rsidR="003157E6" w:rsidRDefault="003157E6">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3157E6" w:rsidRDefault="003157E6">
        <w:pPr>
          <w:pStyle w:val="Piedepgina"/>
          <w:jc w:val="right"/>
        </w:pPr>
        <w:r>
          <w:fldChar w:fldCharType="begin"/>
        </w:r>
        <w:r>
          <w:instrText>PAGE   \* MERGEFORMAT</w:instrText>
        </w:r>
        <w:r>
          <w:fldChar w:fldCharType="separate"/>
        </w:r>
        <w:r>
          <w:rPr>
            <w:noProof/>
          </w:rPr>
          <w:t>XIII</w:t>
        </w:r>
        <w:r>
          <w:fldChar w:fldCharType="end"/>
        </w:r>
      </w:p>
    </w:sdtContent>
  </w:sdt>
  <w:p w:rsidR="003157E6" w:rsidRDefault="003157E6">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3157E6" w:rsidRDefault="003157E6">
        <w:pPr>
          <w:pStyle w:val="Piedepgina"/>
          <w:jc w:val="right"/>
        </w:pPr>
        <w:r>
          <w:fldChar w:fldCharType="begin"/>
        </w:r>
        <w:r>
          <w:instrText>PAGE   \* MERGEFORMAT</w:instrText>
        </w:r>
        <w:r>
          <w:fldChar w:fldCharType="separate"/>
        </w:r>
        <w:r w:rsidR="00555C5C">
          <w:rPr>
            <w:noProof/>
          </w:rPr>
          <w:t>XIII</w:t>
        </w:r>
        <w:r>
          <w:fldChar w:fldCharType="end"/>
        </w:r>
      </w:p>
    </w:sdtContent>
  </w:sdt>
  <w:p w:rsidR="003157E6" w:rsidRDefault="003157E6">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Content>
      <w:p w:rsidR="003157E6" w:rsidRDefault="003157E6">
        <w:pPr>
          <w:pStyle w:val="Piedepgina"/>
          <w:jc w:val="right"/>
        </w:pPr>
        <w:r>
          <w:fldChar w:fldCharType="begin"/>
        </w:r>
        <w:r>
          <w:instrText>PAGE   \* MERGEFORMAT</w:instrText>
        </w:r>
        <w:r>
          <w:fldChar w:fldCharType="separate"/>
        </w:r>
        <w:r w:rsidR="00555C5C">
          <w:rPr>
            <w:noProof/>
          </w:rPr>
          <w:t>36</w:t>
        </w:r>
        <w:r>
          <w:fldChar w:fldCharType="end"/>
        </w:r>
      </w:p>
    </w:sdtContent>
  </w:sdt>
  <w:p w:rsidR="003157E6" w:rsidRDefault="003157E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5F9D" w:rsidRDefault="000A5F9D" w:rsidP="00224EC8">
      <w:pPr>
        <w:spacing w:after="0" w:line="240" w:lineRule="auto"/>
      </w:pPr>
      <w:r>
        <w:separator/>
      </w:r>
    </w:p>
  </w:footnote>
  <w:footnote w:type="continuationSeparator" w:id="0">
    <w:p w:rsidR="000A5F9D" w:rsidRDefault="000A5F9D"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3157E6" w:rsidRDefault="003157E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Pr="0008300C">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3157E6" w:rsidRDefault="003157E6">
                    <w:pPr>
                      <w:spacing w:after="0" w:line="240" w:lineRule="auto"/>
                      <w:rPr>
                        <w:color w:val="FFFFFF" w:themeColor="background1"/>
                      </w:rPr>
                    </w:pPr>
                    <w:r>
                      <w:fldChar w:fldCharType="begin"/>
                    </w:r>
                    <w:r>
                      <w:instrText>PAGE   \* MERGEFORMAT</w:instrText>
                    </w:r>
                    <w:r>
                      <w:fldChar w:fldCharType="separate"/>
                    </w:r>
                    <w:r w:rsidRPr="0008300C">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12512" behindDoc="0" locked="0" layoutInCell="0" allowOverlap="1" wp14:anchorId="7A91A4FD" wp14:editId="407387B4">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91A4FD"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3157E6" w:rsidRDefault="003157E6">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B29DFBB" wp14:editId="0078CC8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B29DFBB"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681792" behindDoc="0" locked="0" layoutInCell="0" allowOverlap="1" wp14:anchorId="354ADE03" wp14:editId="1433EED0">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fldSimple w:instr=" STYLEREF  &quot;Título 2&quot; \l  \* MERGEFORMAT ">
                            <w:r w:rsidR="00555C5C">
                              <w:rPr>
                                <w:noProof/>
                              </w:rPr>
                              <w:t>Líneas futura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54ADE03"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3157E6" w:rsidRDefault="003157E6">
                    <w:pPr>
                      <w:spacing w:after="0" w:line="240" w:lineRule="auto"/>
                      <w:jc w:val="right"/>
                    </w:pPr>
                    <w:fldSimple w:instr=" STYLEREF  &quot;Título 2&quot; \l  \* MERGEFORMAT ">
                      <w:r w:rsidR="00555C5C">
                        <w:rPr>
                          <w:noProof/>
                        </w:rPr>
                        <w:t>Líneas futuras</w:t>
                      </w:r>
                    </w:fldSimple>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275D58C0" wp14:editId="43227BE7">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5D58C0"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3157E6" w:rsidRDefault="003157E6">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1"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3157E6" w:rsidRDefault="003157E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32ECA3A" id="Cuadro de texto 3" o:spid="_x0000_s1052"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D93FF2" w:rsidRDefault="00D93FF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D93FF2" w:rsidRDefault="00D93FF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691008" behindDoc="0" locked="0" layoutInCell="0" allowOverlap="1" wp14:anchorId="554A38B7" wp14:editId="1B6E94BB">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4A38B7"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3157E6" w:rsidRDefault="003157E6">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C4C9203" wp14:editId="208A7341">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C4C9203"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663360" behindDoc="0" locked="0" layoutInCell="0" allowOverlap="1" wp14:anchorId="7A744952" wp14:editId="5A2DBE48">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fldSimple w:instr=" STYLEREF  &quot;Título 2&quot; \l  \* MERGEFORMAT ">
                            <w:r w:rsidR="00555C5C">
                              <w:rPr>
                                <w:noProof/>
                              </w:rPr>
                              <w:t>Objetivo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744952"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3157E6" w:rsidRDefault="003157E6">
                    <w:pPr>
                      <w:spacing w:after="0" w:line="240" w:lineRule="auto"/>
                      <w:jc w:val="right"/>
                    </w:pPr>
                    <w:fldSimple w:instr=" STYLEREF  &quot;Título 2&quot; \l  \* MERGEFORMAT ">
                      <w:r w:rsidR="00555C5C">
                        <w:rPr>
                          <w:noProof/>
                        </w:rPr>
                        <w:t>Objetivos</w:t>
                      </w:r>
                    </w:fldSimple>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27E9B4C9" wp14:editId="4BC95AAF">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E9B4C9"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18656" behindDoc="0" locked="0" layoutInCell="0" allowOverlap="1" wp14:anchorId="51E2D63D" wp14:editId="0641D302">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1E2D63D"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3157E6" w:rsidRDefault="003157E6">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264895F8" wp14:editId="49AE254F">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64895F8"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00224" behindDoc="0" locked="0" layoutInCell="0" allowOverlap="1" wp14:anchorId="38DA15DA" wp14:editId="218510FB">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fldSimple w:instr=" STYLEREF  &quot;Título 2&quot; \l  \* MERGEFORMAT ">
                            <w:r w:rsidR="00555C5C">
                              <w:rPr>
                                <w:noProof/>
                              </w:rPr>
                              <w:t>Funciones de la arquitectura cognitiva</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8DA15DA"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3157E6" w:rsidRDefault="003157E6">
                    <w:pPr>
                      <w:spacing w:after="0" w:line="240" w:lineRule="auto"/>
                      <w:jc w:val="right"/>
                    </w:pPr>
                    <w:fldSimple w:instr=" STYLEREF  &quot;Título 2&quot; \l  \* MERGEFORMAT ">
                      <w:r w:rsidR="00555C5C">
                        <w:rPr>
                          <w:noProof/>
                        </w:rPr>
                        <w:t>Funciones de la arquitectura cognitiva</w:t>
                      </w:r>
                    </w:fldSimple>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08E93D49" wp14:editId="76E0D3A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8E93D49"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21728" behindDoc="0" locked="0" layoutInCell="0" allowOverlap="1" wp14:anchorId="2A24F8CD" wp14:editId="6769946E">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A24F8CD"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3157E6" w:rsidRDefault="003157E6">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870367F" wp14:editId="63E78D9C">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70367F"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24800" behindDoc="0" locked="0" layoutInCell="0" allowOverlap="1" wp14:anchorId="453093F4" wp14:editId="73A8E243">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53093F4"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3157E6" w:rsidRDefault="003157E6">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30FD1063" wp14:editId="776A7D1A">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0FD1063"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709440" behindDoc="0" locked="0" layoutInCell="0" allowOverlap="1" wp14:anchorId="4B4E582A" wp14:editId="179917B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4E582A"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3157E6" w:rsidRDefault="003157E6">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672F2310" wp14:editId="16611261">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3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672F2310"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3157E6" w:rsidRDefault="003157E6">
                    <w:pPr>
                      <w:spacing w:after="0" w:line="240" w:lineRule="auto"/>
                      <w:jc w:val="right"/>
                      <w:rPr>
                        <w:color w:val="FFFFFF" w:themeColor="background1"/>
                      </w:rPr>
                    </w:pPr>
                    <w:r>
                      <w:fldChar w:fldCharType="begin"/>
                    </w:r>
                    <w:r>
                      <w:instrText>PAGE   \* MERGEFORMAT</w:instrText>
                    </w:r>
                    <w:r>
                      <w:fldChar w:fldCharType="separate"/>
                    </w:r>
                    <w:r w:rsidR="00555C5C" w:rsidRPr="00555C5C">
                      <w:rPr>
                        <w:noProof/>
                        <w:color w:val="FFFFFF" w:themeColor="background1"/>
                      </w:rPr>
                      <w:t>30</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7E6" w:rsidRDefault="003157E6">
    <w:pPr>
      <w:pStyle w:val="Encabezado"/>
    </w:pPr>
    <w:r>
      <w:rPr>
        <w:noProof/>
        <w:lang w:eastAsia="es-ES"/>
      </w:rPr>
      <mc:AlternateContent>
        <mc:Choice Requires="wps">
          <w:drawing>
            <wp:anchor distT="0" distB="0" distL="114300" distR="114300" simplePos="0" relativeHeight="251678720" behindDoc="0" locked="0" layoutInCell="0" allowOverlap="1" wp14:anchorId="250AC67E" wp14:editId="296D8C8B">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7E6" w:rsidRDefault="003157E6">
                          <w:pPr>
                            <w:spacing w:after="0" w:line="240" w:lineRule="auto"/>
                            <w:jc w:val="right"/>
                          </w:pPr>
                          <w:fldSimple w:instr=" STYLEREF  &quot;Título 2&quot; \l  \* MERGEFORMAT ">
                            <w:r w:rsidR="00555C5C">
                              <w:rPr>
                                <w:noProof/>
                              </w:rPr>
                              <w:t>Resultados obtenido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50AC67E"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3157E6" w:rsidRDefault="003157E6">
                    <w:pPr>
                      <w:spacing w:after="0" w:line="240" w:lineRule="auto"/>
                      <w:jc w:val="right"/>
                    </w:pPr>
                    <w:fldSimple w:instr=" STYLEREF  &quot;Título 2&quot; \l  \* MERGEFORMAT ">
                      <w:r w:rsidR="00555C5C">
                        <w:rPr>
                          <w:noProof/>
                        </w:rPr>
                        <w:t>Resultados obtenidos</w:t>
                      </w:r>
                    </w:fldSimple>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6AB56FE2" wp14:editId="4D922491">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B56FE2"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3157E6" w:rsidRDefault="003157E6">
                    <w:pPr>
                      <w:spacing w:after="0" w:line="240" w:lineRule="auto"/>
                      <w:rPr>
                        <w:color w:val="FFFFFF" w:themeColor="background1"/>
                      </w:rPr>
                    </w:pPr>
                    <w:r>
                      <w:fldChar w:fldCharType="begin"/>
                    </w:r>
                    <w:r>
                      <w:instrText>PAGE   \* MERGEFORMAT</w:instrText>
                    </w:r>
                    <w:r>
                      <w:fldChar w:fldCharType="separate"/>
                    </w:r>
                    <w:r w:rsidR="00555C5C" w:rsidRPr="00555C5C">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812200"/>
    <w:multiLevelType w:val="hybridMultilevel"/>
    <w:tmpl w:val="116EFC12"/>
    <w:lvl w:ilvl="0" w:tplc="E1C4ABD2">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3"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C21D0E"/>
    <w:multiLevelType w:val="hybridMultilevel"/>
    <w:tmpl w:val="1CA2D832"/>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18"/>
  </w:num>
  <w:num w:numId="4">
    <w:abstractNumId w:val="10"/>
  </w:num>
  <w:num w:numId="5">
    <w:abstractNumId w:val="16"/>
  </w:num>
  <w:num w:numId="6">
    <w:abstractNumId w:val="6"/>
  </w:num>
  <w:num w:numId="7">
    <w:abstractNumId w:val="3"/>
  </w:num>
  <w:num w:numId="8">
    <w:abstractNumId w:val="6"/>
  </w:num>
  <w:num w:numId="9">
    <w:abstractNumId w:val="13"/>
  </w:num>
  <w:num w:numId="10">
    <w:abstractNumId w:val="14"/>
  </w:num>
  <w:num w:numId="11">
    <w:abstractNumId w:val="17"/>
  </w:num>
  <w:num w:numId="12">
    <w:abstractNumId w:val="5"/>
  </w:num>
  <w:num w:numId="13">
    <w:abstractNumId w:val="1"/>
  </w:num>
  <w:num w:numId="14">
    <w:abstractNumId w:val="4"/>
  </w:num>
  <w:num w:numId="15">
    <w:abstractNumId w:val="0"/>
  </w:num>
  <w:num w:numId="16">
    <w:abstractNumId w:val="15"/>
  </w:num>
  <w:num w:numId="17">
    <w:abstractNumId w:val="12"/>
  </w:num>
  <w:num w:numId="18">
    <w:abstractNumId w:val="8"/>
  </w:num>
  <w:num w:numId="19">
    <w:abstractNumId w:val="9"/>
  </w:num>
  <w:num w:numId="20">
    <w:abstractNumId w:val="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43DF"/>
    <w:rsid w:val="000252EA"/>
    <w:rsid w:val="000258EA"/>
    <w:rsid w:val="0002603A"/>
    <w:rsid w:val="00041BD1"/>
    <w:rsid w:val="000501F8"/>
    <w:rsid w:val="0008300C"/>
    <w:rsid w:val="000A3B71"/>
    <w:rsid w:val="000A5F9D"/>
    <w:rsid w:val="000A602C"/>
    <w:rsid w:val="000B3330"/>
    <w:rsid w:val="000B5519"/>
    <w:rsid w:val="000B5E5B"/>
    <w:rsid w:val="000C1193"/>
    <w:rsid w:val="000D0623"/>
    <w:rsid w:val="000D2D3F"/>
    <w:rsid w:val="000E0817"/>
    <w:rsid w:val="000E6305"/>
    <w:rsid w:val="00102CA2"/>
    <w:rsid w:val="001043B4"/>
    <w:rsid w:val="00107E47"/>
    <w:rsid w:val="001179EF"/>
    <w:rsid w:val="00121558"/>
    <w:rsid w:val="001432DC"/>
    <w:rsid w:val="0014665C"/>
    <w:rsid w:val="00161E0A"/>
    <w:rsid w:val="0016531B"/>
    <w:rsid w:val="00171C69"/>
    <w:rsid w:val="00180B19"/>
    <w:rsid w:val="00184C95"/>
    <w:rsid w:val="00193FCB"/>
    <w:rsid w:val="001B2A72"/>
    <w:rsid w:val="001B64C4"/>
    <w:rsid w:val="001B64C7"/>
    <w:rsid w:val="001C1940"/>
    <w:rsid w:val="001C221C"/>
    <w:rsid w:val="001C5BAE"/>
    <w:rsid w:val="001D2FB7"/>
    <w:rsid w:val="001D65B2"/>
    <w:rsid w:val="001D7A64"/>
    <w:rsid w:val="001E3486"/>
    <w:rsid w:val="001F57CE"/>
    <w:rsid w:val="001F5884"/>
    <w:rsid w:val="001F7E9F"/>
    <w:rsid w:val="002004AF"/>
    <w:rsid w:val="002052EB"/>
    <w:rsid w:val="00210ED4"/>
    <w:rsid w:val="002224E0"/>
    <w:rsid w:val="00224EC8"/>
    <w:rsid w:val="002320B8"/>
    <w:rsid w:val="00233E69"/>
    <w:rsid w:val="00240124"/>
    <w:rsid w:val="00241578"/>
    <w:rsid w:val="00256330"/>
    <w:rsid w:val="00263DFC"/>
    <w:rsid w:val="002665A5"/>
    <w:rsid w:val="00273E5A"/>
    <w:rsid w:val="002934B2"/>
    <w:rsid w:val="002A2704"/>
    <w:rsid w:val="002B17A2"/>
    <w:rsid w:val="002B45D5"/>
    <w:rsid w:val="002B78AE"/>
    <w:rsid w:val="002C1F55"/>
    <w:rsid w:val="002C2C8C"/>
    <w:rsid w:val="002C6403"/>
    <w:rsid w:val="002D6490"/>
    <w:rsid w:val="002D69E1"/>
    <w:rsid w:val="002E0035"/>
    <w:rsid w:val="002E2755"/>
    <w:rsid w:val="00310366"/>
    <w:rsid w:val="00312AE1"/>
    <w:rsid w:val="003157E6"/>
    <w:rsid w:val="0031628A"/>
    <w:rsid w:val="003173C9"/>
    <w:rsid w:val="003204DE"/>
    <w:rsid w:val="00324968"/>
    <w:rsid w:val="00334AB8"/>
    <w:rsid w:val="0034185E"/>
    <w:rsid w:val="00343938"/>
    <w:rsid w:val="00346BC9"/>
    <w:rsid w:val="003511F9"/>
    <w:rsid w:val="00360FAB"/>
    <w:rsid w:val="00367791"/>
    <w:rsid w:val="00371701"/>
    <w:rsid w:val="00371C62"/>
    <w:rsid w:val="00372866"/>
    <w:rsid w:val="00373AE8"/>
    <w:rsid w:val="003754EF"/>
    <w:rsid w:val="0038705F"/>
    <w:rsid w:val="00390B95"/>
    <w:rsid w:val="003C4CA3"/>
    <w:rsid w:val="003D3C1E"/>
    <w:rsid w:val="003F5B3B"/>
    <w:rsid w:val="0040727A"/>
    <w:rsid w:val="004166AD"/>
    <w:rsid w:val="004305E2"/>
    <w:rsid w:val="00435E4E"/>
    <w:rsid w:val="004361B2"/>
    <w:rsid w:val="00440D3D"/>
    <w:rsid w:val="00444B72"/>
    <w:rsid w:val="00445D43"/>
    <w:rsid w:val="0045439C"/>
    <w:rsid w:val="00455131"/>
    <w:rsid w:val="00462492"/>
    <w:rsid w:val="00471B91"/>
    <w:rsid w:val="00476E46"/>
    <w:rsid w:val="004823DC"/>
    <w:rsid w:val="004A0D17"/>
    <w:rsid w:val="004B1A7C"/>
    <w:rsid w:val="004B2132"/>
    <w:rsid w:val="004B4F9E"/>
    <w:rsid w:val="004B530A"/>
    <w:rsid w:val="004B7398"/>
    <w:rsid w:val="004C5CCB"/>
    <w:rsid w:val="004C5EEF"/>
    <w:rsid w:val="004D2A10"/>
    <w:rsid w:val="004E122D"/>
    <w:rsid w:val="004E1652"/>
    <w:rsid w:val="004E3463"/>
    <w:rsid w:val="004E5F89"/>
    <w:rsid w:val="005006C2"/>
    <w:rsid w:val="00513277"/>
    <w:rsid w:val="005133CE"/>
    <w:rsid w:val="005209CD"/>
    <w:rsid w:val="005272A5"/>
    <w:rsid w:val="00530AD6"/>
    <w:rsid w:val="0053311B"/>
    <w:rsid w:val="00546ADF"/>
    <w:rsid w:val="00546FEC"/>
    <w:rsid w:val="00555C5C"/>
    <w:rsid w:val="00556DBB"/>
    <w:rsid w:val="00565298"/>
    <w:rsid w:val="00570879"/>
    <w:rsid w:val="005754EE"/>
    <w:rsid w:val="00576308"/>
    <w:rsid w:val="005821D6"/>
    <w:rsid w:val="00583C70"/>
    <w:rsid w:val="0059245C"/>
    <w:rsid w:val="005966D6"/>
    <w:rsid w:val="005B3B46"/>
    <w:rsid w:val="005B70ED"/>
    <w:rsid w:val="005C1D05"/>
    <w:rsid w:val="005C49BC"/>
    <w:rsid w:val="005E1CA7"/>
    <w:rsid w:val="005E1E05"/>
    <w:rsid w:val="005F260E"/>
    <w:rsid w:val="006075F2"/>
    <w:rsid w:val="00612359"/>
    <w:rsid w:val="00643FCA"/>
    <w:rsid w:val="00655B67"/>
    <w:rsid w:val="00660763"/>
    <w:rsid w:val="00661932"/>
    <w:rsid w:val="00674AC7"/>
    <w:rsid w:val="00675ABD"/>
    <w:rsid w:val="00675BAC"/>
    <w:rsid w:val="00675FC9"/>
    <w:rsid w:val="006774DC"/>
    <w:rsid w:val="00682690"/>
    <w:rsid w:val="006855B1"/>
    <w:rsid w:val="00690C2B"/>
    <w:rsid w:val="006932BC"/>
    <w:rsid w:val="00693EDA"/>
    <w:rsid w:val="006A5C49"/>
    <w:rsid w:val="006B2F74"/>
    <w:rsid w:val="006B596E"/>
    <w:rsid w:val="006D4D56"/>
    <w:rsid w:val="006E7092"/>
    <w:rsid w:val="00704598"/>
    <w:rsid w:val="0073160E"/>
    <w:rsid w:val="007371B7"/>
    <w:rsid w:val="00737FF2"/>
    <w:rsid w:val="00744FC0"/>
    <w:rsid w:val="00745CF1"/>
    <w:rsid w:val="00751196"/>
    <w:rsid w:val="00757683"/>
    <w:rsid w:val="00760492"/>
    <w:rsid w:val="007726A7"/>
    <w:rsid w:val="00776B2B"/>
    <w:rsid w:val="00777287"/>
    <w:rsid w:val="00784C86"/>
    <w:rsid w:val="00791039"/>
    <w:rsid w:val="00794204"/>
    <w:rsid w:val="007A6058"/>
    <w:rsid w:val="007C0D57"/>
    <w:rsid w:val="007C16DC"/>
    <w:rsid w:val="007C410D"/>
    <w:rsid w:val="007C6752"/>
    <w:rsid w:val="007D421E"/>
    <w:rsid w:val="007E4C00"/>
    <w:rsid w:val="007F5C7F"/>
    <w:rsid w:val="0080080D"/>
    <w:rsid w:val="00823B3E"/>
    <w:rsid w:val="0082576E"/>
    <w:rsid w:val="00825A30"/>
    <w:rsid w:val="00832615"/>
    <w:rsid w:val="00836430"/>
    <w:rsid w:val="008460C9"/>
    <w:rsid w:val="008562FB"/>
    <w:rsid w:val="008667B2"/>
    <w:rsid w:val="008875F7"/>
    <w:rsid w:val="008A1F76"/>
    <w:rsid w:val="008A3D96"/>
    <w:rsid w:val="008A57F3"/>
    <w:rsid w:val="008C6A15"/>
    <w:rsid w:val="008D1097"/>
    <w:rsid w:val="008E2F67"/>
    <w:rsid w:val="008F5401"/>
    <w:rsid w:val="00901053"/>
    <w:rsid w:val="00904C72"/>
    <w:rsid w:val="00914657"/>
    <w:rsid w:val="00915633"/>
    <w:rsid w:val="009238EC"/>
    <w:rsid w:val="0093170C"/>
    <w:rsid w:val="00937192"/>
    <w:rsid w:val="00947B02"/>
    <w:rsid w:val="00952C4B"/>
    <w:rsid w:val="00953BA2"/>
    <w:rsid w:val="009668EF"/>
    <w:rsid w:val="0097592D"/>
    <w:rsid w:val="00975AEE"/>
    <w:rsid w:val="00977AEE"/>
    <w:rsid w:val="009A381B"/>
    <w:rsid w:val="009C27E9"/>
    <w:rsid w:val="009F2DA9"/>
    <w:rsid w:val="009F7EA0"/>
    <w:rsid w:val="00A04BB1"/>
    <w:rsid w:val="00A06282"/>
    <w:rsid w:val="00A17C89"/>
    <w:rsid w:val="00A22509"/>
    <w:rsid w:val="00A31404"/>
    <w:rsid w:val="00A46517"/>
    <w:rsid w:val="00A52E04"/>
    <w:rsid w:val="00A64B41"/>
    <w:rsid w:val="00A661D6"/>
    <w:rsid w:val="00A6762C"/>
    <w:rsid w:val="00A7272B"/>
    <w:rsid w:val="00A75997"/>
    <w:rsid w:val="00A84C2F"/>
    <w:rsid w:val="00A941DA"/>
    <w:rsid w:val="00A97E3E"/>
    <w:rsid w:val="00AA315E"/>
    <w:rsid w:val="00AB1FA5"/>
    <w:rsid w:val="00AC05DA"/>
    <w:rsid w:val="00AC0F22"/>
    <w:rsid w:val="00AC6950"/>
    <w:rsid w:val="00AE1A29"/>
    <w:rsid w:val="00AE2C03"/>
    <w:rsid w:val="00AF083F"/>
    <w:rsid w:val="00AF0E5C"/>
    <w:rsid w:val="00AF17F0"/>
    <w:rsid w:val="00AF37D5"/>
    <w:rsid w:val="00B10576"/>
    <w:rsid w:val="00B11011"/>
    <w:rsid w:val="00B30D00"/>
    <w:rsid w:val="00B33587"/>
    <w:rsid w:val="00B62185"/>
    <w:rsid w:val="00B71E44"/>
    <w:rsid w:val="00B72D01"/>
    <w:rsid w:val="00B81788"/>
    <w:rsid w:val="00B818BE"/>
    <w:rsid w:val="00B862B2"/>
    <w:rsid w:val="00BA38DF"/>
    <w:rsid w:val="00BA3C06"/>
    <w:rsid w:val="00BA4B2B"/>
    <w:rsid w:val="00BA5B73"/>
    <w:rsid w:val="00BA6AF2"/>
    <w:rsid w:val="00BB3435"/>
    <w:rsid w:val="00BC3E17"/>
    <w:rsid w:val="00BC7E0D"/>
    <w:rsid w:val="00BD01F5"/>
    <w:rsid w:val="00BD1676"/>
    <w:rsid w:val="00BF1F8B"/>
    <w:rsid w:val="00C047EB"/>
    <w:rsid w:val="00C061B8"/>
    <w:rsid w:val="00C11CCD"/>
    <w:rsid w:val="00C122FF"/>
    <w:rsid w:val="00C1232D"/>
    <w:rsid w:val="00C1325C"/>
    <w:rsid w:val="00C15CB0"/>
    <w:rsid w:val="00C15CDB"/>
    <w:rsid w:val="00C16B1C"/>
    <w:rsid w:val="00C25789"/>
    <w:rsid w:val="00C261EA"/>
    <w:rsid w:val="00C26328"/>
    <w:rsid w:val="00C27BDF"/>
    <w:rsid w:val="00C35183"/>
    <w:rsid w:val="00C36EC5"/>
    <w:rsid w:val="00C47A08"/>
    <w:rsid w:val="00C722F3"/>
    <w:rsid w:val="00C83BA1"/>
    <w:rsid w:val="00C83C1B"/>
    <w:rsid w:val="00C93FF2"/>
    <w:rsid w:val="00CA3513"/>
    <w:rsid w:val="00CB03C2"/>
    <w:rsid w:val="00CC0494"/>
    <w:rsid w:val="00CD4EF8"/>
    <w:rsid w:val="00CE7BDF"/>
    <w:rsid w:val="00CF2EB9"/>
    <w:rsid w:val="00CF455A"/>
    <w:rsid w:val="00D01413"/>
    <w:rsid w:val="00D232F9"/>
    <w:rsid w:val="00D31393"/>
    <w:rsid w:val="00D45A1B"/>
    <w:rsid w:val="00D47F3B"/>
    <w:rsid w:val="00D53D88"/>
    <w:rsid w:val="00D62A37"/>
    <w:rsid w:val="00D63CD6"/>
    <w:rsid w:val="00D729A9"/>
    <w:rsid w:val="00D85158"/>
    <w:rsid w:val="00D927E1"/>
    <w:rsid w:val="00D92E81"/>
    <w:rsid w:val="00D93FF2"/>
    <w:rsid w:val="00DA7C21"/>
    <w:rsid w:val="00DB1F84"/>
    <w:rsid w:val="00DC1598"/>
    <w:rsid w:val="00DE2D27"/>
    <w:rsid w:val="00DF48B5"/>
    <w:rsid w:val="00DF5667"/>
    <w:rsid w:val="00E02843"/>
    <w:rsid w:val="00E065E7"/>
    <w:rsid w:val="00E10678"/>
    <w:rsid w:val="00E10685"/>
    <w:rsid w:val="00E15CD8"/>
    <w:rsid w:val="00E2036F"/>
    <w:rsid w:val="00E21D86"/>
    <w:rsid w:val="00E2380E"/>
    <w:rsid w:val="00E34D2C"/>
    <w:rsid w:val="00E42684"/>
    <w:rsid w:val="00E85CA4"/>
    <w:rsid w:val="00E8668A"/>
    <w:rsid w:val="00E97051"/>
    <w:rsid w:val="00EC1364"/>
    <w:rsid w:val="00EE03FF"/>
    <w:rsid w:val="00EE0D9D"/>
    <w:rsid w:val="00EE44F6"/>
    <w:rsid w:val="00EE5FAF"/>
    <w:rsid w:val="00EF55C0"/>
    <w:rsid w:val="00EF7634"/>
    <w:rsid w:val="00F1039F"/>
    <w:rsid w:val="00F14185"/>
    <w:rsid w:val="00F2205B"/>
    <w:rsid w:val="00F23FF2"/>
    <w:rsid w:val="00F40460"/>
    <w:rsid w:val="00F429F1"/>
    <w:rsid w:val="00F52692"/>
    <w:rsid w:val="00F53D7B"/>
    <w:rsid w:val="00F6369D"/>
    <w:rsid w:val="00F770EC"/>
    <w:rsid w:val="00F85B52"/>
    <w:rsid w:val="00F85F4E"/>
    <w:rsid w:val="00F86876"/>
    <w:rsid w:val="00FB1119"/>
    <w:rsid w:val="00FC4172"/>
    <w:rsid w:val="00FC7306"/>
    <w:rsid w:val="00FC78CB"/>
    <w:rsid w:val="00FE0165"/>
    <w:rsid w:val="00FE5EAB"/>
    <w:rsid w:val="00FF10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 w:type="paragraph" w:customStyle="1" w:styleId="Default">
    <w:name w:val="Default"/>
    <w:rsid w:val="00C83BA1"/>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sChild>
                                                                                                                                    <w:div w:id="517473237">
                                                                                                                                      <w:marLeft w:val="0"/>
                                                                                                                                      <w:marRight w:val="0"/>
                                                                                                                                      <w:marTop w:val="0"/>
                                                                                                                                      <w:marBottom w:val="0"/>
                                                                                                                                      <w:divBdr>
                                                                                                                                        <w:top w:val="none" w:sz="0" w:space="0" w:color="auto"/>
                                                                                                                                        <w:left w:val="none" w:sz="0" w:space="0" w:color="auto"/>
                                                                                                                                        <w:bottom w:val="none" w:sz="0" w:space="0" w:color="auto"/>
                                                                                                                                        <w:right w:val="none" w:sz="0" w:space="0" w:color="auto"/>
                                                                                                                                      </w:divBdr>
                                                                                                                                      <w:divsChild>
                                                                                                                                        <w:div w:id="1092361890">
                                                                                                                                          <w:marLeft w:val="0"/>
                                                                                                                                          <w:marRight w:val="0"/>
                                                                                                                                          <w:marTop w:val="0"/>
                                                                                                                                          <w:marBottom w:val="0"/>
                                                                                                                                          <w:divBdr>
                                                                                                                                            <w:top w:val="none" w:sz="0" w:space="0" w:color="auto"/>
                                                                                                                                            <w:left w:val="none" w:sz="0" w:space="0" w:color="auto"/>
                                                                                                                                            <w:bottom w:val="none" w:sz="0" w:space="0" w:color="auto"/>
                                                                                                                                            <w:right w:val="none" w:sz="0" w:space="0" w:color="auto"/>
                                                                                                                                          </w:divBdr>
                                                                                                                                          <w:divsChild>
                                                                                                                                            <w:div w:id="799609558">
                                                                                                                                              <w:marLeft w:val="0"/>
                                                                                                                                              <w:marRight w:val="0"/>
                                                                                                                                              <w:marTop w:val="0"/>
                                                                                                                                              <w:marBottom w:val="0"/>
                                                                                                                                              <w:divBdr>
                                                                                                                                                <w:top w:val="none" w:sz="0" w:space="0" w:color="auto"/>
                                                                                                                                                <w:left w:val="none" w:sz="0" w:space="0" w:color="auto"/>
                                                                                                                                                <w:bottom w:val="none" w:sz="0" w:space="0" w:color="auto"/>
                                                                                                                                                <w:right w:val="none" w:sz="0" w:space="0" w:color="auto"/>
                                                                                                                                              </w:divBdr>
                                                                                                                                              <w:divsChild>
                                                                                                                                                <w:div w:id="160893587">
                                                                                                                                                  <w:marLeft w:val="0"/>
                                                                                                                                                  <w:marRight w:val="0"/>
                                                                                                                                                  <w:marTop w:val="0"/>
                                                                                                                                                  <w:marBottom w:val="0"/>
                                                                                                                                                  <w:divBdr>
                                                                                                                                                    <w:top w:val="none" w:sz="0" w:space="0" w:color="auto"/>
                                                                                                                                                    <w:left w:val="none" w:sz="0" w:space="0" w:color="auto"/>
                                                                                                                                                    <w:bottom w:val="none" w:sz="0" w:space="0" w:color="auto"/>
                                                                                                                                                    <w:right w:val="none" w:sz="0" w:space="0" w:color="auto"/>
                                                                                                                                                  </w:divBdr>
                                                                                                                                                  <w:divsChild>
                                                                                                                                                    <w:div w:id="1146245461">
                                                                                                                                                      <w:marLeft w:val="0"/>
                                                                                                                                                      <w:marRight w:val="0"/>
                                                                                                                                                      <w:marTop w:val="0"/>
                                                                                                                                                      <w:marBottom w:val="0"/>
                                                                                                                                                      <w:divBdr>
                                                                                                                                                        <w:top w:val="none" w:sz="0" w:space="0" w:color="auto"/>
                                                                                                                                                        <w:left w:val="none" w:sz="0" w:space="0" w:color="auto"/>
                                                                                                                                                        <w:bottom w:val="none" w:sz="0" w:space="0" w:color="auto"/>
                                                                                                                                                        <w:right w:val="none" w:sz="0" w:space="0" w:color="auto"/>
                                                                                                                                                      </w:divBdr>
                                                                                                                                                      <w:divsChild>
                                                                                                                                                        <w:div w:id="1577666161">
                                                                                                                                                          <w:marLeft w:val="0"/>
                                                                                                                                                          <w:marRight w:val="0"/>
                                                                                                                                                          <w:marTop w:val="0"/>
                                                                                                                                                          <w:marBottom w:val="0"/>
                                                                                                                                                          <w:divBdr>
                                                                                                                                                            <w:top w:val="none" w:sz="0" w:space="0" w:color="auto"/>
                                                                                                                                                            <w:left w:val="none" w:sz="0" w:space="0" w:color="auto"/>
                                                                                                                                                            <w:bottom w:val="none" w:sz="0" w:space="0" w:color="auto"/>
                                                                                                                                                            <w:right w:val="none" w:sz="0" w:space="0" w:color="auto"/>
                                                                                                                                                          </w:divBdr>
                                                                                                                                                          <w:divsChild>
                                                                                                                                                            <w:div w:id="720791444">
                                                                                                                                                              <w:marLeft w:val="0"/>
                                                                                                                                                              <w:marRight w:val="0"/>
                                                                                                                                                              <w:marTop w:val="0"/>
                                                                                                                                                              <w:marBottom w:val="0"/>
                                                                                                                                                              <w:divBdr>
                                                                                                                                                                <w:top w:val="none" w:sz="0" w:space="0" w:color="auto"/>
                                                                                                                                                                <w:left w:val="none" w:sz="0" w:space="0" w:color="auto"/>
                                                                                                                                                                <w:bottom w:val="none" w:sz="0" w:space="0" w:color="auto"/>
                                                                                                                                                                <w:right w:val="none" w:sz="0" w:space="0" w:color="auto"/>
                                                                                                                                                              </w:divBdr>
                                                                                                                                                              <w:divsChild>
                                                                                                                                                                <w:div w:id="700743660">
                                                                                                                                                                  <w:marLeft w:val="0"/>
                                                                                                                                                                  <w:marRight w:val="0"/>
                                                                                                                                                                  <w:marTop w:val="0"/>
                                                                                                                                                                  <w:marBottom w:val="0"/>
                                                                                                                                                                  <w:divBdr>
                                                                                                                                                                    <w:top w:val="none" w:sz="0" w:space="0" w:color="auto"/>
                                                                                                                                                                    <w:left w:val="none" w:sz="0" w:space="0" w:color="auto"/>
                                                                                                                                                                    <w:bottom w:val="none" w:sz="0" w:space="0" w:color="auto"/>
                                                                                                                                                                    <w:right w:val="none" w:sz="0" w:space="0" w:color="auto"/>
                                                                                                                                                                  </w:divBdr>
                                                                                                                                                                  <w:divsChild>
                                                                                                                                                                    <w:div w:id="1563370656">
                                                                                                                                                                      <w:marLeft w:val="0"/>
                                                                                                                                                                      <w:marRight w:val="0"/>
                                                                                                                                                                      <w:marTop w:val="0"/>
                                                                                                                                                                      <w:marBottom w:val="0"/>
                                                                                                                                                                      <w:divBdr>
                                                                                                                                                                        <w:top w:val="none" w:sz="0" w:space="0" w:color="auto"/>
                                                                                                                                                                        <w:left w:val="none" w:sz="0" w:space="0" w:color="auto"/>
                                                                                                                                                                        <w:bottom w:val="none" w:sz="0" w:space="0" w:color="auto"/>
                                                                                                                                                                        <w:right w:val="none" w:sz="0" w:space="0" w:color="auto"/>
                                                                                                                                                                      </w:divBdr>
                                                                                                                                                                      <w:divsChild>
                                                                                                                                                                        <w:div w:id="1843737600">
                                                                                                                                                                          <w:marLeft w:val="0"/>
                                                                                                                                                                          <w:marRight w:val="0"/>
                                                                                                                                                                          <w:marTop w:val="0"/>
                                                                                                                                                                          <w:marBottom w:val="0"/>
                                                                                                                                                                          <w:divBdr>
                                                                                                                                                                            <w:top w:val="none" w:sz="0" w:space="0" w:color="auto"/>
                                                                                                                                                                            <w:left w:val="none" w:sz="0" w:space="0" w:color="auto"/>
                                                                                                                                                                            <w:bottom w:val="none" w:sz="0" w:space="0" w:color="auto"/>
                                                                                                                                                                            <w:right w:val="none" w:sz="0" w:space="0" w:color="auto"/>
                                                                                                                                                                          </w:divBdr>
                                                                                                                                                                          <w:divsChild>
                                                                                                                                                                            <w:div w:id="1342774543">
                                                                                                                                                                              <w:marLeft w:val="0"/>
                                                                                                                                                                              <w:marRight w:val="0"/>
                                                                                                                                                                              <w:marTop w:val="0"/>
                                                                                                                                                                              <w:marBottom w:val="0"/>
                                                                                                                                                                              <w:divBdr>
                                                                                                                                                                                <w:top w:val="none" w:sz="0" w:space="0" w:color="auto"/>
                                                                                                                                                                                <w:left w:val="none" w:sz="0" w:space="0" w:color="auto"/>
                                                                                                                                                                                <w:bottom w:val="none" w:sz="0" w:space="0" w:color="auto"/>
                                                                                                                                                                                <w:right w:val="none" w:sz="0" w:space="0" w:color="auto"/>
                                                                                                                                                                              </w:divBdr>
                                                                                                                                                                              <w:divsChild>
                                                                                                                                                                                <w:div w:id="1152914341">
                                                                                                                                                                                  <w:marLeft w:val="0"/>
                                                                                                                                                                                  <w:marRight w:val="0"/>
                                                                                                                                                                                  <w:marTop w:val="0"/>
                                                                                                                                                                                  <w:marBottom w:val="0"/>
                                                                                                                                                                                  <w:divBdr>
                                                                                                                                                                                    <w:top w:val="none" w:sz="0" w:space="0" w:color="auto"/>
                                                                                                                                                                                    <w:left w:val="none" w:sz="0" w:space="0" w:color="auto"/>
                                                                                                                                                                                    <w:bottom w:val="none" w:sz="0" w:space="0" w:color="auto"/>
                                                                                                                                                                                    <w:right w:val="none" w:sz="0" w:space="0" w:color="auto"/>
                                                                                                                                                                                  </w:divBdr>
                                                                                                                                                                                  <w:divsChild>
                                                                                                                                                                                    <w:div w:id="1624653437">
                                                                                                                                                                                      <w:marLeft w:val="0"/>
                                                                                                                                                                                      <w:marRight w:val="0"/>
                                                                                                                                                                                      <w:marTop w:val="0"/>
                                                                                                                                                                                      <w:marBottom w:val="0"/>
                                                                                                                                                                                      <w:divBdr>
                                                                                                                                                                                        <w:top w:val="none" w:sz="0" w:space="0" w:color="auto"/>
                                                                                                                                                                                        <w:left w:val="none" w:sz="0" w:space="0" w:color="auto"/>
                                                                                                                                                                                        <w:bottom w:val="none" w:sz="0" w:space="0" w:color="auto"/>
                                                                                                                                                                                        <w:right w:val="none" w:sz="0" w:space="0" w:color="auto"/>
                                                                                                                                                                                      </w:divBdr>
                                                                                                                                                                                      <w:divsChild>
                                                                                                                                                                                        <w:div w:id="32593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538858660">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278174833">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34" Type="http://schemas.openxmlformats.org/officeDocument/2006/relationships/header" Target="header5.xml"/><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header" Target="header9.xml"/><Relationship Id="rId63" Type="http://schemas.openxmlformats.org/officeDocument/2006/relationships/header" Target="head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jpe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image" Target="media/image13.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1.jpeg"/><Relationship Id="rId53" Type="http://schemas.openxmlformats.org/officeDocument/2006/relationships/image" Target="media/image28.jpeg"/><Relationship Id="rId58" Type="http://schemas.openxmlformats.org/officeDocument/2006/relationships/header" Target="header12.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15.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10.xml"/><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0.xml"/><Relationship Id="rId64" Type="http://schemas.openxmlformats.org/officeDocument/2006/relationships/header" Target="header18.xml"/><Relationship Id="rId8" Type="http://schemas.openxmlformats.org/officeDocument/2006/relationships/image" Target="media/image1.jpeg"/><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header" Target="header4.xml"/><Relationship Id="rId38" Type="http://schemas.openxmlformats.org/officeDocument/2006/relationships/image" Target="media/image15.jpeg"/><Relationship Id="rId46" Type="http://schemas.openxmlformats.org/officeDocument/2006/relationships/image" Target="media/image22.jpeg"/><Relationship Id="rId59" Type="http://schemas.openxmlformats.org/officeDocument/2006/relationships/header" Target="header13.xml"/><Relationship Id="rId20" Type="http://schemas.openxmlformats.org/officeDocument/2006/relationships/header" Target="header2.xml"/><Relationship Id="rId41" Type="http://schemas.openxmlformats.org/officeDocument/2006/relationships/header" Target="header6.xml"/><Relationship Id="rId54" Type="http://schemas.openxmlformats.org/officeDocument/2006/relationships/header" Target="header8.xml"/><Relationship Id="rId62"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footer" Target="footer11.xml"/><Relationship Id="rId49" Type="http://schemas.openxmlformats.org/officeDocument/2006/relationships/image" Target="media/image25.jpeg"/><Relationship Id="rId57" Type="http://schemas.openxmlformats.org/officeDocument/2006/relationships/header" Target="header11.xml"/><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20.jpeg"/><Relationship Id="rId52" Type="http://schemas.openxmlformats.org/officeDocument/2006/relationships/image" Target="media/image27.png"/><Relationship Id="rId60" Type="http://schemas.openxmlformats.org/officeDocument/2006/relationships/header" Target="header1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4.png"/><Relationship Id="rId39"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B2F97-1487-4930-B577-AE577CA46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0</TotalTime>
  <Pages>52</Pages>
  <Words>19728</Words>
  <Characters>108505</Characters>
  <Application>Microsoft Office Word</Application>
  <DocSecurity>0</DocSecurity>
  <Lines>904</Lines>
  <Paragraphs>2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31</cp:revision>
  <cp:lastPrinted>2015-07-11T19:13:00Z</cp:lastPrinted>
  <dcterms:created xsi:type="dcterms:W3CDTF">2015-07-11T19:13:00Z</dcterms:created>
  <dcterms:modified xsi:type="dcterms:W3CDTF">2015-07-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